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3769" w:rsidRPr="00302F21" w:rsidRDefault="007929A0" w:rsidP="004D0A95">
      <w:pPr>
        <w:spacing w:after="0" w:line="360" w:lineRule="auto"/>
        <w:jc w:val="center"/>
        <w:rPr>
          <w:rFonts w:ascii="Arial" w:hAnsi="Arial" w:cs="Arial"/>
          <w:b/>
          <w:sz w:val="24"/>
          <w:szCs w:val="24"/>
          <w:lang w:val="en-US"/>
        </w:rPr>
      </w:pPr>
      <w:r w:rsidRPr="00302F21">
        <w:rPr>
          <w:rFonts w:ascii="Arial" w:hAnsi="Arial" w:cs="Arial"/>
          <w:b/>
          <w:i/>
          <w:sz w:val="24"/>
          <w:szCs w:val="24"/>
          <w:lang w:val="en-US"/>
        </w:rPr>
        <w:t>HFE</w:t>
      </w:r>
      <w:r w:rsidR="006872CC" w:rsidRPr="00302F21">
        <w:rPr>
          <w:rFonts w:ascii="Arial" w:hAnsi="Arial" w:cs="Arial"/>
          <w:b/>
          <w:i/>
          <w:sz w:val="24"/>
          <w:szCs w:val="24"/>
          <w:lang w:val="en-US"/>
        </w:rPr>
        <w:t xml:space="preserve"> </w:t>
      </w:r>
      <w:r w:rsidR="008D3B40" w:rsidRPr="00302F21">
        <w:rPr>
          <w:rFonts w:ascii="Arial" w:hAnsi="Arial" w:cs="Arial"/>
          <w:b/>
          <w:sz w:val="24"/>
          <w:szCs w:val="24"/>
          <w:lang w:val="en-US"/>
        </w:rPr>
        <w:t xml:space="preserve">mRNA expression is responsive to </w:t>
      </w:r>
      <w:r w:rsidR="000F4D85" w:rsidRPr="00302F21">
        <w:rPr>
          <w:rFonts w:ascii="Arial" w:hAnsi="Arial" w:cs="Arial"/>
          <w:b/>
          <w:sz w:val="24"/>
          <w:szCs w:val="24"/>
          <w:lang w:val="en-US"/>
        </w:rPr>
        <w:t xml:space="preserve">intracellular and extracellular iron </w:t>
      </w:r>
      <w:r w:rsidR="008D3B40" w:rsidRPr="00302F21">
        <w:rPr>
          <w:rFonts w:ascii="Arial" w:hAnsi="Arial" w:cs="Arial"/>
          <w:b/>
          <w:sz w:val="24"/>
          <w:szCs w:val="24"/>
          <w:lang w:val="en-US"/>
        </w:rPr>
        <w:t>loading:</w:t>
      </w:r>
      <w:r w:rsidR="00CE5AC1" w:rsidRPr="00302F21">
        <w:rPr>
          <w:rFonts w:ascii="Arial" w:hAnsi="Arial" w:cs="Arial"/>
          <w:b/>
          <w:sz w:val="24"/>
          <w:szCs w:val="24"/>
          <w:lang w:val="en-US"/>
        </w:rPr>
        <w:t xml:space="preserve"> </w:t>
      </w:r>
      <w:r w:rsidR="006775B1" w:rsidRPr="00302F21">
        <w:rPr>
          <w:rFonts w:ascii="Arial" w:hAnsi="Arial" w:cs="Arial"/>
          <w:b/>
          <w:sz w:val="24"/>
          <w:szCs w:val="24"/>
          <w:lang w:val="en-US"/>
        </w:rPr>
        <w:t xml:space="preserve">short communication </w:t>
      </w:r>
    </w:p>
    <w:p w:rsidR="00CC2184" w:rsidRPr="00302F21" w:rsidRDefault="00CC2184" w:rsidP="004D0A95">
      <w:pPr>
        <w:spacing w:after="0" w:line="360" w:lineRule="auto"/>
        <w:jc w:val="center"/>
        <w:rPr>
          <w:rFonts w:ascii="Arial" w:hAnsi="Arial" w:cs="Arial"/>
          <w:sz w:val="24"/>
          <w:szCs w:val="24"/>
          <w:vertAlign w:val="superscript"/>
          <w:lang w:val="en-US"/>
        </w:rPr>
      </w:pPr>
      <w:r w:rsidRPr="00302F21">
        <w:rPr>
          <w:rFonts w:ascii="Arial" w:hAnsi="Arial" w:cs="Arial"/>
          <w:sz w:val="24"/>
          <w:szCs w:val="24"/>
          <w:lang w:val="en-US"/>
        </w:rPr>
        <w:t>Kosha</w:t>
      </w:r>
      <w:r w:rsidR="00586A49" w:rsidRPr="00302F21">
        <w:rPr>
          <w:rFonts w:ascii="Arial" w:hAnsi="Arial" w:cs="Arial"/>
          <w:sz w:val="24"/>
          <w:szCs w:val="24"/>
          <w:lang w:val="en-US"/>
        </w:rPr>
        <w:t xml:space="preserve"> J. </w:t>
      </w:r>
      <w:r w:rsidRPr="00302F21">
        <w:rPr>
          <w:rFonts w:ascii="Arial" w:hAnsi="Arial" w:cs="Arial"/>
          <w:sz w:val="24"/>
          <w:szCs w:val="24"/>
          <w:lang w:val="en-US"/>
        </w:rPr>
        <w:t>Mehta</w:t>
      </w:r>
      <w:r w:rsidRPr="00302F21">
        <w:rPr>
          <w:rFonts w:ascii="Arial" w:hAnsi="Arial" w:cs="Arial"/>
          <w:sz w:val="24"/>
          <w:szCs w:val="24"/>
          <w:vertAlign w:val="superscript"/>
          <w:lang w:val="en-US"/>
        </w:rPr>
        <w:t>1</w:t>
      </w:r>
      <w:r w:rsidR="007E5101">
        <w:rPr>
          <w:rFonts w:ascii="Arial" w:hAnsi="Arial" w:cs="Arial"/>
          <w:sz w:val="24"/>
          <w:szCs w:val="24"/>
          <w:lang w:val="en-US"/>
        </w:rPr>
        <w:t>, Sebastien</w:t>
      </w:r>
      <w:bookmarkStart w:id="0" w:name="_GoBack"/>
      <w:bookmarkEnd w:id="0"/>
      <w:r w:rsidR="00586A49" w:rsidRPr="00302F21">
        <w:rPr>
          <w:rFonts w:ascii="Arial" w:hAnsi="Arial" w:cs="Arial"/>
          <w:sz w:val="24"/>
          <w:szCs w:val="24"/>
          <w:lang w:val="en-US"/>
        </w:rPr>
        <w:t xml:space="preserve"> </w:t>
      </w:r>
      <w:r w:rsidRPr="00302F21">
        <w:rPr>
          <w:rFonts w:ascii="Arial" w:hAnsi="Arial" w:cs="Arial"/>
          <w:sz w:val="24"/>
          <w:szCs w:val="24"/>
          <w:lang w:val="en-US"/>
        </w:rPr>
        <w:t>Farnaud</w:t>
      </w:r>
      <w:r w:rsidR="00065604" w:rsidRPr="00302F21">
        <w:rPr>
          <w:rFonts w:ascii="Arial" w:hAnsi="Arial" w:cs="Arial"/>
          <w:sz w:val="24"/>
          <w:szCs w:val="24"/>
          <w:vertAlign w:val="superscript"/>
          <w:lang w:val="en-US"/>
        </w:rPr>
        <w:t>2</w:t>
      </w:r>
      <w:r w:rsidR="00A8176A" w:rsidRPr="00302F21">
        <w:rPr>
          <w:rFonts w:ascii="Arial" w:hAnsi="Arial" w:cs="Arial"/>
          <w:sz w:val="24"/>
          <w:szCs w:val="24"/>
          <w:vertAlign w:val="superscript"/>
          <w:lang w:val="en-US"/>
        </w:rPr>
        <w:t xml:space="preserve"> </w:t>
      </w:r>
      <w:r w:rsidRPr="00302F21">
        <w:rPr>
          <w:rFonts w:ascii="Arial" w:hAnsi="Arial" w:cs="Arial"/>
          <w:sz w:val="24"/>
          <w:szCs w:val="24"/>
          <w:lang w:val="en-US"/>
        </w:rPr>
        <w:t>and Vinood B. Patel</w:t>
      </w:r>
      <w:r w:rsidR="007D5CBB" w:rsidRPr="00302F21">
        <w:rPr>
          <w:rFonts w:ascii="Arial" w:hAnsi="Arial" w:cs="Arial"/>
          <w:sz w:val="24"/>
          <w:szCs w:val="24"/>
          <w:vertAlign w:val="superscript"/>
          <w:lang w:val="en-US"/>
        </w:rPr>
        <w:t>1</w:t>
      </w:r>
      <w:r w:rsidR="007879E2" w:rsidRPr="00302F21">
        <w:rPr>
          <w:rFonts w:ascii="Arial" w:hAnsi="Arial" w:cs="Arial"/>
          <w:sz w:val="24"/>
          <w:szCs w:val="24"/>
          <w:vertAlign w:val="superscript"/>
          <w:lang w:val="en-US"/>
        </w:rPr>
        <w:t>*</w:t>
      </w:r>
    </w:p>
    <w:p w:rsidR="00795D0D" w:rsidRPr="00302F21" w:rsidRDefault="00795D0D" w:rsidP="004D0A95">
      <w:pPr>
        <w:spacing w:after="0" w:line="360" w:lineRule="auto"/>
        <w:jc w:val="center"/>
        <w:rPr>
          <w:rFonts w:ascii="Arial" w:hAnsi="Arial" w:cs="Arial"/>
          <w:sz w:val="24"/>
          <w:szCs w:val="24"/>
          <w:vertAlign w:val="superscript"/>
          <w:lang w:val="en-US"/>
        </w:rPr>
      </w:pPr>
    </w:p>
    <w:p w:rsidR="00065604" w:rsidRPr="00302F21" w:rsidRDefault="007D5CBB" w:rsidP="004D0A95">
      <w:pPr>
        <w:spacing w:after="0" w:line="360" w:lineRule="auto"/>
        <w:rPr>
          <w:rFonts w:ascii="Arial" w:hAnsi="Arial" w:cs="Arial"/>
          <w:iCs/>
          <w:sz w:val="24"/>
          <w:szCs w:val="24"/>
          <w:lang w:val="en-US"/>
        </w:rPr>
      </w:pPr>
      <w:r w:rsidRPr="00302F21">
        <w:rPr>
          <w:rFonts w:ascii="Arial" w:hAnsi="Arial" w:cs="Arial"/>
          <w:iCs/>
          <w:sz w:val="24"/>
          <w:szCs w:val="24"/>
          <w:vertAlign w:val="superscript"/>
          <w:lang w:val="en-US"/>
        </w:rPr>
        <w:t>1</w:t>
      </w:r>
      <w:r w:rsidR="00006BDF" w:rsidRPr="00302F21">
        <w:rPr>
          <w:rFonts w:ascii="Arial" w:hAnsi="Arial" w:cs="Arial"/>
          <w:iCs/>
          <w:sz w:val="24"/>
          <w:szCs w:val="24"/>
          <w:lang w:val="en-US"/>
        </w:rPr>
        <w:t>115 New Cavendish Street, D</w:t>
      </w:r>
      <w:r w:rsidRPr="00302F21">
        <w:rPr>
          <w:rFonts w:ascii="Arial" w:hAnsi="Arial" w:cs="Arial"/>
          <w:iCs/>
          <w:sz w:val="24"/>
          <w:szCs w:val="24"/>
          <w:lang w:val="en-US"/>
        </w:rPr>
        <w:t>epartment of Biomedical Sciences, University of Westminster, London</w:t>
      </w:r>
      <w:r w:rsidR="001A5ED5" w:rsidRPr="00302F21">
        <w:rPr>
          <w:rFonts w:ascii="Arial" w:hAnsi="Arial" w:cs="Arial"/>
          <w:iCs/>
          <w:sz w:val="24"/>
          <w:szCs w:val="24"/>
          <w:lang w:val="en-US"/>
        </w:rPr>
        <w:t xml:space="preserve"> </w:t>
      </w:r>
      <w:r w:rsidR="000C7F8D" w:rsidRPr="00302F21">
        <w:rPr>
          <w:rFonts w:ascii="Arial" w:hAnsi="Arial" w:cs="Arial"/>
          <w:iCs/>
          <w:sz w:val="24"/>
          <w:szCs w:val="24"/>
          <w:lang w:val="en-US"/>
        </w:rPr>
        <w:t>W1W 6UW</w:t>
      </w:r>
      <w:r w:rsidRPr="00302F21">
        <w:rPr>
          <w:rFonts w:ascii="Arial" w:hAnsi="Arial" w:cs="Arial"/>
          <w:iCs/>
          <w:sz w:val="24"/>
          <w:szCs w:val="24"/>
          <w:lang w:val="en-US"/>
        </w:rPr>
        <w:t>, UK</w:t>
      </w:r>
      <w:r w:rsidR="00006BDF" w:rsidRPr="00302F21">
        <w:rPr>
          <w:rFonts w:ascii="Arial" w:hAnsi="Arial" w:cs="Arial"/>
          <w:iCs/>
          <w:sz w:val="24"/>
          <w:szCs w:val="24"/>
          <w:lang w:val="en-US"/>
        </w:rPr>
        <w:t>.</w:t>
      </w:r>
    </w:p>
    <w:p w:rsidR="000D4995" w:rsidRPr="00302F21" w:rsidRDefault="000C7F8D" w:rsidP="004D0A95">
      <w:pPr>
        <w:spacing w:after="0" w:line="360" w:lineRule="auto"/>
        <w:rPr>
          <w:rFonts w:ascii="Arial" w:hAnsi="Arial" w:cs="Arial"/>
          <w:sz w:val="24"/>
          <w:szCs w:val="24"/>
          <w:lang w:val="en-US"/>
        </w:rPr>
      </w:pPr>
      <w:r w:rsidRPr="00302F21">
        <w:rPr>
          <w:rFonts w:ascii="Arial" w:hAnsi="Arial" w:cs="Arial"/>
          <w:sz w:val="24"/>
          <w:szCs w:val="24"/>
          <w:vertAlign w:val="superscript"/>
          <w:lang w:val="en-US"/>
        </w:rPr>
        <w:t>2</w:t>
      </w:r>
      <w:r w:rsidR="006B27C9" w:rsidRPr="00302F21">
        <w:rPr>
          <w:rFonts w:ascii="Arial" w:hAnsi="Arial" w:cs="Arial"/>
          <w:sz w:val="24"/>
          <w:szCs w:val="24"/>
          <w:lang w:val="en-US"/>
        </w:rPr>
        <w:t xml:space="preserve">138 James Starley Building, </w:t>
      </w:r>
      <w:r w:rsidR="00F83DCF" w:rsidRPr="00302F21">
        <w:rPr>
          <w:rFonts w:ascii="Arial" w:hAnsi="Arial" w:cs="Arial"/>
          <w:sz w:val="24"/>
          <w:szCs w:val="24"/>
          <w:lang w:val="en-US"/>
        </w:rPr>
        <w:t>School of Life Sciences</w:t>
      </w:r>
      <w:r w:rsidR="006B27C9" w:rsidRPr="00302F21">
        <w:rPr>
          <w:rFonts w:ascii="Arial" w:hAnsi="Arial" w:cs="Arial"/>
          <w:sz w:val="24"/>
          <w:szCs w:val="24"/>
          <w:lang w:val="en-US"/>
        </w:rPr>
        <w:t>, Coventry University, CV1 5FB, UK.</w:t>
      </w:r>
    </w:p>
    <w:p w:rsidR="007F0EDC" w:rsidRPr="00302F21" w:rsidRDefault="007F0EDC" w:rsidP="004D0A95">
      <w:pPr>
        <w:spacing w:after="0" w:line="360" w:lineRule="auto"/>
        <w:rPr>
          <w:rFonts w:ascii="Arial" w:hAnsi="Arial" w:cs="Arial"/>
          <w:iCs/>
          <w:sz w:val="24"/>
          <w:szCs w:val="24"/>
          <w:lang w:val="en-US"/>
        </w:rPr>
      </w:pPr>
    </w:p>
    <w:p w:rsidR="000D4995" w:rsidRPr="00302F21" w:rsidRDefault="000D4995" w:rsidP="004D0A95">
      <w:pPr>
        <w:spacing w:after="0" w:line="360" w:lineRule="auto"/>
        <w:rPr>
          <w:rStyle w:val="Hyperlink"/>
          <w:rFonts w:ascii="Arial" w:hAnsi="Arial" w:cs="Arial"/>
          <w:iCs/>
          <w:color w:val="auto"/>
          <w:sz w:val="24"/>
          <w:szCs w:val="24"/>
          <w:u w:val="none"/>
          <w:lang w:val="en-US"/>
        </w:rPr>
      </w:pPr>
      <w:r w:rsidRPr="00302F21">
        <w:rPr>
          <w:rFonts w:ascii="Arial" w:hAnsi="Arial" w:cs="Arial"/>
          <w:sz w:val="24"/>
          <w:szCs w:val="24"/>
          <w:vertAlign w:val="superscript"/>
          <w:lang w:val="en-US"/>
        </w:rPr>
        <w:t>*</w:t>
      </w:r>
      <w:r w:rsidR="003063B6" w:rsidRPr="00302F21">
        <w:rPr>
          <w:rFonts w:ascii="Arial" w:hAnsi="Arial" w:cs="Arial"/>
          <w:sz w:val="24"/>
          <w:szCs w:val="24"/>
          <w:lang w:val="en-US"/>
        </w:rPr>
        <w:t>Corresponding author</w:t>
      </w:r>
      <w:r w:rsidR="002E6064" w:rsidRPr="00302F21">
        <w:rPr>
          <w:rFonts w:ascii="Arial" w:hAnsi="Arial" w:cs="Arial"/>
          <w:sz w:val="24"/>
          <w:szCs w:val="24"/>
          <w:lang w:val="en-US"/>
        </w:rPr>
        <w:t xml:space="preserve"> and requests for reprints</w:t>
      </w:r>
      <w:r w:rsidR="003063B6" w:rsidRPr="00302F21">
        <w:rPr>
          <w:rFonts w:ascii="Arial" w:hAnsi="Arial" w:cs="Arial"/>
          <w:sz w:val="24"/>
          <w:szCs w:val="24"/>
          <w:lang w:val="en-US"/>
        </w:rPr>
        <w:t>: Dr</w:t>
      </w:r>
      <w:r w:rsidR="004F3F6F" w:rsidRPr="00302F21">
        <w:rPr>
          <w:rFonts w:ascii="Arial" w:hAnsi="Arial" w:cs="Arial"/>
          <w:sz w:val="24"/>
          <w:szCs w:val="24"/>
          <w:lang w:val="en-US"/>
        </w:rPr>
        <w:t>.</w:t>
      </w:r>
      <w:r w:rsidRPr="00302F21">
        <w:rPr>
          <w:rFonts w:ascii="Arial" w:hAnsi="Arial" w:cs="Arial"/>
          <w:sz w:val="24"/>
          <w:szCs w:val="24"/>
          <w:lang w:val="en-US"/>
        </w:rPr>
        <w:t xml:space="preserve">Vinood Patel, Department of Biomedical Sciences, </w:t>
      </w:r>
      <w:r w:rsidRPr="00302F21">
        <w:rPr>
          <w:rFonts w:ascii="Arial" w:hAnsi="Arial" w:cs="Arial"/>
          <w:iCs/>
          <w:sz w:val="24"/>
          <w:szCs w:val="24"/>
          <w:lang w:val="en-US"/>
        </w:rPr>
        <w:t xml:space="preserve">University of Westminster, London W1W 6UW, UK, </w:t>
      </w:r>
      <w:hyperlink r:id="rId8" w:history="1">
        <w:r w:rsidRPr="00302F21">
          <w:rPr>
            <w:rStyle w:val="Hyperlink"/>
            <w:rFonts w:ascii="Arial" w:hAnsi="Arial" w:cs="Arial"/>
            <w:iCs/>
            <w:color w:val="auto"/>
            <w:sz w:val="24"/>
            <w:szCs w:val="24"/>
            <w:u w:val="none"/>
            <w:lang w:val="en-US"/>
          </w:rPr>
          <w:t>Tel.:0207 911 5000</w:t>
        </w:r>
      </w:hyperlink>
      <w:r w:rsidRPr="00302F21">
        <w:rPr>
          <w:rFonts w:ascii="Arial" w:hAnsi="Arial" w:cs="Arial"/>
          <w:iCs/>
          <w:sz w:val="24"/>
          <w:szCs w:val="24"/>
          <w:lang w:val="en-US"/>
        </w:rPr>
        <w:t xml:space="preserve"> ext. 64138; Fax:</w:t>
      </w:r>
      <w:r w:rsidRPr="00302F21">
        <w:rPr>
          <w:rFonts w:ascii="Arial" w:hAnsi="Arial" w:cs="Arial"/>
          <w:sz w:val="24"/>
          <w:szCs w:val="24"/>
          <w:lang w:val="en-US"/>
        </w:rPr>
        <w:t xml:space="preserve"> 0207 911 5087</w:t>
      </w:r>
      <w:r w:rsidRPr="00302F21">
        <w:rPr>
          <w:rFonts w:ascii="Arial" w:hAnsi="Arial" w:cs="Arial"/>
          <w:iCs/>
          <w:sz w:val="24"/>
          <w:szCs w:val="24"/>
          <w:lang w:val="en-US"/>
        </w:rPr>
        <w:t xml:space="preserve">; Email: </w:t>
      </w:r>
      <w:hyperlink r:id="rId9" w:history="1">
        <w:r w:rsidRPr="00302F21">
          <w:rPr>
            <w:rStyle w:val="Hyperlink"/>
            <w:rFonts w:ascii="Arial" w:hAnsi="Arial" w:cs="Arial"/>
            <w:color w:val="auto"/>
            <w:sz w:val="24"/>
            <w:szCs w:val="24"/>
            <w:u w:val="none"/>
            <w:lang w:val="en-US"/>
          </w:rPr>
          <w:t>v.b.patel</w:t>
        </w:r>
        <w:r w:rsidRPr="00302F21">
          <w:rPr>
            <w:rStyle w:val="Hyperlink"/>
            <w:rFonts w:ascii="Arial" w:hAnsi="Arial" w:cs="Arial"/>
            <w:iCs/>
            <w:color w:val="auto"/>
            <w:sz w:val="24"/>
            <w:szCs w:val="24"/>
            <w:u w:val="none"/>
            <w:lang w:val="en-US"/>
          </w:rPr>
          <w:t>@westminster.ac.uk</w:t>
        </w:r>
      </w:hyperlink>
    </w:p>
    <w:p w:rsidR="00820249" w:rsidRPr="00302F21" w:rsidRDefault="00820249" w:rsidP="004D0A95">
      <w:pPr>
        <w:spacing w:after="0" w:line="360" w:lineRule="auto"/>
        <w:rPr>
          <w:rFonts w:ascii="Arial" w:hAnsi="Arial" w:cs="Arial"/>
          <w:sz w:val="24"/>
          <w:szCs w:val="24"/>
          <w:lang w:val="en-US"/>
        </w:rPr>
      </w:pPr>
    </w:p>
    <w:p w:rsidR="000D4995" w:rsidRPr="00302F21" w:rsidRDefault="008477AE" w:rsidP="004D0A95">
      <w:pPr>
        <w:spacing w:after="0" w:line="360" w:lineRule="auto"/>
        <w:rPr>
          <w:rFonts w:ascii="Arial" w:hAnsi="Arial" w:cs="Arial"/>
          <w:b/>
          <w:sz w:val="24"/>
          <w:szCs w:val="24"/>
          <w:lang w:val="en-US"/>
        </w:rPr>
      </w:pPr>
      <w:r w:rsidRPr="00302F21">
        <w:rPr>
          <w:rFonts w:ascii="Arial" w:hAnsi="Arial" w:cs="Arial"/>
          <w:b/>
          <w:sz w:val="24"/>
          <w:szCs w:val="24"/>
          <w:lang w:val="en-US"/>
        </w:rPr>
        <w:t>Acknowledgements for s</w:t>
      </w:r>
      <w:r w:rsidR="00CD375A" w:rsidRPr="00302F21">
        <w:rPr>
          <w:rFonts w:ascii="Arial" w:hAnsi="Arial" w:cs="Arial"/>
          <w:b/>
          <w:sz w:val="24"/>
          <w:szCs w:val="24"/>
          <w:lang w:val="en-US"/>
        </w:rPr>
        <w:t xml:space="preserve">ource of </w:t>
      </w:r>
      <w:r w:rsidRPr="00302F21">
        <w:rPr>
          <w:rFonts w:ascii="Arial" w:hAnsi="Arial" w:cs="Arial"/>
          <w:b/>
          <w:sz w:val="24"/>
          <w:szCs w:val="24"/>
          <w:lang w:val="en-US"/>
        </w:rPr>
        <w:t>f</w:t>
      </w:r>
      <w:r w:rsidR="00CD375A" w:rsidRPr="00302F21">
        <w:rPr>
          <w:rFonts w:ascii="Arial" w:hAnsi="Arial" w:cs="Arial"/>
          <w:b/>
          <w:sz w:val="24"/>
          <w:szCs w:val="24"/>
          <w:lang w:val="en-US"/>
        </w:rPr>
        <w:t>unding</w:t>
      </w:r>
    </w:p>
    <w:p w:rsidR="009511C0" w:rsidRPr="00302F21" w:rsidRDefault="00E46E75" w:rsidP="004D0A95">
      <w:pPr>
        <w:spacing w:after="0" w:line="360" w:lineRule="auto"/>
        <w:rPr>
          <w:rFonts w:ascii="Arial" w:hAnsi="Arial" w:cs="Arial"/>
          <w:b/>
          <w:sz w:val="24"/>
          <w:szCs w:val="24"/>
          <w:lang w:val="en-US"/>
        </w:rPr>
      </w:pPr>
      <w:r w:rsidRPr="00302F21">
        <w:rPr>
          <w:rFonts w:ascii="Arial" w:hAnsi="Arial" w:cs="Arial"/>
          <w:sz w:val="24"/>
          <w:szCs w:val="24"/>
          <w:lang w:val="en-US"/>
        </w:rPr>
        <w:t>Dr Kosha Mehta was supported by a scholarship from the University of Westminster</w:t>
      </w:r>
      <w:r w:rsidR="009511C0" w:rsidRPr="00302F21">
        <w:rPr>
          <w:rFonts w:ascii="Arial" w:hAnsi="Arial" w:cs="Arial"/>
          <w:sz w:val="24"/>
          <w:szCs w:val="24"/>
          <w:lang w:val="en-US"/>
        </w:rPr>
        <w:t>.</w:t>
      </w:r>
    </w:p>
    <w:p w:rsidR="007F0EDC" w:rsidRPr="00302F21" w:rsidRDefault="007F0EDC" w:rsidP="004D0A95">
      <w:pPr>
        <w:spacing w:after="0" w:line="360" w:lineRule="auto"/>
      </w:pPr>
    </w:p>
    <w:p w:rsidR="007F0EDC" w:rsidRPr="00302F21" w:rsidRDefault="007F0EDC" w:rsidP="004D0A95">
      <w:pPr>
        <w:spacing w:after="0" w:line="360" w:lineRule="auto"/>
      </w:pPr>
    </w:p>
    <w:p w:rsidR="00E06BF3" w:rsidRPr="00302F21" w:rsidRDefault="00E06BF3"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9D29DF" w:rsidRPr="00302F21" w:rsidRDefault="009D29DF" w:rsidP="004D0A95">
      <w:pPr>
        <w:spacing w:after="0" w:line="360" w:lineRule="auto"/>
        <w:rPr>
          <w:rFonts w:ascii="Arial" w:hAnsi="Arial" w:cs="Arial"/>
          <w:b/>
          <w:sz w:val="24"/>
          <w:szCs w:val="24"/>
          <w:lang w:val="en-US"/>
        </w:rPr>
      </w:pPr>
    </w:p>
    <w:p w:rsidR="00067C47" w:rsidRPr="00302F21" w:rsidRDefault="001D3A8C" w:rsidP="004D0A95">
      <w:pPr>
        <w:spacing w:after="0" w:line="360" w:lineRule="auto"/>
        <w:rPr>
          <w:rFonts w:ascii="Arial" w:hAnsi="Arial" w:cs="Arial"/>
          <w:sz w:val="24"/>
          <w:szCs w:val="24"/>
          <w:lang w:val="en-US"/>
        </w:rPr>
      </w:pPr>
      <w:r w:rsidRPr="00302F21">
        <w:rPr>
          <w:rFonts w:ascii="Arial" w:hAnsi="Arial" w:cs="Arial"/>
          <w:b/>
          <w:sz w:val="24"/>
          <w:szCs w:val="24"/>
          <w:lang w:val="en-US"/>
        </w:rPr>
        <w:lastRenderedPageBreak/>
        <w:t>Abstract</w:t>
      </w:r>
    </w:p>
    <w:p w:rsidR="005923DC" w:rsidRPr="00302F21" w:rsidRDefault="005923DC" w:rsidP="004D0A95">
      <w:pPr>
        <w:spacing w:after="0" w:line="360" w:lineRule="auto"/>
        <w:rPr>
          <w:rFonts w:ascii="Arial" w:hAnsi="Arial" w:cs="Arial"/>
          <w:b/>
          <w:sz w:val="24"/>
          <w:szCs w:val="24"/>
          <w:lang w:val="en-US"/>
        </w:rPr>
      </w:pPr>
    </w:p>
    <w:p w:rsidR="00C83726"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Background</w:t>
      </w:r>
      <w:r w:rsidR="00C83726" w:rsidRPr="00302F21">
        <w:rPr>
          <w:rFonts w:ascii="Arial" w:hAnsi="Arial" w:cs="Arial"/>
          <w:b/>
          <w:sz w:val="24"/>
          <w:szCs w:val="24"/>
          <w:lang w:val="en-US"/>
        </w:rPr>
        <w:t>:</w:t>
      </w:r>
      <w:r w:rsidR="00844846" w:rsidRPr="00302F21">
        <w:rPr>
          <w:rFonts w:ascii="Arial" w:hAnsi="Arial" w:cs="Arial"/>
          <w:b/>
          <w:sz w:val="24"/>
          <w:szCs w:val="24"/>
          <w:lang w:val="en-US"/>
        </w:rPr>
        <w:t xml:space="preserve"> </w:t>
      </w:r>
      <w:r w:rsidRPr="00302F21">
        <w:rPr>
          <w:rFonts w:ascii="Arial" w:hAnsi="Arial" w:cs="Arial"/>
          <w:sz w:val="24"/>
          <w:szCs w:val="24"/>
          <w:lang w:val="en-US"/>
        </w:rPr>
        <w:t xml:space="preserve">In </w:t>
      </w:r>
      <w:r w:rsidR="00B250C1" w:rsidRPr="00302F21">
        <w:rPr>
          <w:rFonts w:ascii="Arial" w:hAnsi="Arial" w:cs="Arial"/>
          <w:sz w:val="24"/>
          <w:szCs w:val="24"/>
          <w:lang w:val="en-US"/>
        </w:rPr>
        <w:t>liver hepatocytes, t</w:t>
      </w:r>
      <w:r w:rsidR="00C83726" w:rsidRPr="00302F21">
        <w:rPr>
          <w:rFonts w:ascii="Arial" w:hAnsi="Arial" w:cs="Arial"/>
          <w:sz w:val="24"/>
          <w:szCs w:val="24"/>
          <w:lang w:val="en-US"/>
        </w:rPr>
        <w:t xml:space="preserve">he </w:t>
      </w:r>
      <w:r w:rsidR="00C83726" w:rsidRPr="00302F21">
        <w:rPr>
          <w:rFonts w:ascii="Arial" w:hAnsi="Arial" w:cs="Arial"/>
          <w:i/>
          <w:sz w:val="24"/>
          <w:szCs w:val="24"/>
          <w:lang w:val="en-US"/>
        </w:rPr>
        <w:t xml:space="preserve">HFE </w:t>
      </w:r>
      <w:r w:rsidR="00C83726" w:rsidRPr="00302F21">
        <w:rPr>
          <w:rFonts w:ascii="Arial" w:hAnsi="Arial" w:cs="Arial"/>
          <w:sz w:val="24"/>
          <w:szCs w:val="24"/>
          <w:lang w:val="en-US"/>
        </w:rPr>
        <w:t xml:space="preserve">gene regulates </w:t>
      </w:r>
      <w:r w:rsidR="006660D9" w:rsidRPr="00302F21">
        <w:rPr>
          <w:rFonts w:ascii="Arial" w:hAnsi="Arial" w:cs="Arial"/>
          <w:sz w:val="24"/>
          <w:szCs w:val="24"/>
          <w:lang w:val="en-US"/>
        </w:rPr>
        <w:t xml:space="preserve">cellular and systemic </w:t>
      </w:r>
      <w:r w:rsidR="00C83726" w:rsidRPr="00302F21">
        <w:rPr>
          <w:rFonts w:ascii="Arial" w:hAnsi="Arial" w:cs="Arial"/>
          <w:sz w:val="24"/>
          <w:szCs w:val="24"/>
          <w:lang w:val="en-US"/>
        </w:rPr>
        <w:t xml:space="preserve">iron homeostasis </w:t>
      </w:r>
      <w:r w:rsidR="006660D9" w:rsidRPr="00302F21">
        <w:rPr>
          <w:rFonts w:ascii="Arial" w:hAnsi="Arial" w:cs="Arial"/>
          <w:sz w:val="24"/>
          <w:szCs w:val="24"/>
          <w:lang w:val="en-US"/>
        </w:rPr>
        <w:t xml:space="preserve">by modulating cellular </w:t>
      </w:r>
      <w:r w:rsidR="00C83726" w:rsidRPr="00302F21">
        <w:rPr>
          <w:rFonts w:ascii="Arial" w:hAnsi="Arial" w:cs="Arial"/>
          <w:sz w:val="24"/>
          <w:szCs w:val="24"/>
          <w:lang w:val="en-US"/>
        </w:rPr>
        <w:t xml:space="preserve">iron-uptake and </w:t>
      </w:r>
      <w:r w:rsidR="006660D9" w:rsidRPr="00302F21">
        <w:rPr>
          <w:rFonts w:ascii="Arial" w:hAnsi="Arial" w:cs="Arial"/>
          <w:sz w:val="24"/>
          <w:szCs w:val="24"/>
          <w:lang w:val="en-US"/>
        </w:rPr>
        <w:t xml:space="preserve">producing </w:t>
      </w:r>
      <w:r w:rsidR="00C83726" w:rsidRPr="00302F21">
        <w:rPr>
          <w:rFonts w:ascii="Arial" w:hAnsi="Arial" w:cs="Arial"/>
          <w:sz w:val="24"/>
          <w:szCs w:val="24"/>
          <w:lang w:val="en-US"/>
        </w:rPr>
        <w:t xml:space="preserve">the </w:t>
      </w:r>
      <w:r w:rsidR="006660D9" w:rsidRPr="00302F21">
        <w:rPr>
          <w:rFonts w:ascii="Arial" w:hAnsi="Arial" w:cs="Arial"/>
          <w:sz w:val="24"/>
          <w:szCs w:val="24"/>
          <w:lang w:val="en-US"/>
        </w:rPr>
        <w:t xml:space="preserve">iron-hormone hepcidin </w:t>
      </w:r>
      <w:r w:rsidR="00C83726" w:rsidRPr="00302F21">
        <w:rPr>
          <w:rFonts w:ascii="Arial" w:hAnsi="Arial" w:cs="Arial"/>
          <w:sz w:val="24"/>
          <w:szCs w:val="24"/>
          <w:lang w:val="en-US"/>
        </w:rPr>
        <w:t xml:space="preserve">in response to systemic iron elevation. However, the </w:t>
      </w:r>
      <w:r w:rsidRPr="00302F21">
        <w:rPr>
          <w:rFonts w:ascii="Arial" w:hAnsi="Arial" w:cs="Arial"/>
          <w:sz w:val="24"/>
          <w:szCs w:val="24"/>
          <w:lang w:val="en-US"/>
        </w:rPr>
        <w:t>mechanism of iron-</w:t>
      </w:r>
      <w:r w:rsidR="00C83726" w:rsidRPr="00302F21">
        <w:rPr>
          <w:rFonts w:ascii="Arial" w:hAnsi="Arial" w:cs="Arial"/>
          <w:sz w:val="24"/>
          <w:szCs w:val="24"/>
          <w:lang w:val="en-US"/>
        </w:rPr>
        <w:t xml:space="preserve">sensing in </w:t>
      </w:r>
      <w:r w:rsidR="00B250C1" w:rsidRPr="00302F21">
        <w:rPr>
          <w:rFonts w:ascii="Arial" w:hAnsi="Arial" w:cs="Arial"/>
          <w:sz w:val="24"/>
          <w:szCs w:val="24"/>
          <w:lang w:val="en-US"/>
        </w:rPr>
        <w:t xml:space="preserve">hepatocytes </w:t>
      </w:r>
      <w:r w:rsidR="00C83726" w:rsidRPr="00302F21">
        <w:rPr>
          <w:rFonts w:ascii="Arial" w:hAnsi="Arial" w:cs="Arial"/>
          <w:sz w:val="24"/>
          <w:szCs w:val="24"/>
          <w:lang w:val="en-US"/>
        </w:rPr>
        <w:t>remain enigmatic.</w:t>
      </w:r>
      <w:r w:rsidRPr="00302F21">
        <w:rPr>
          <w:rFonts w:ascii="Arial" w:hAnsi="Arial" w:cs="Arial"/>
          <w:sz w:val="24"/>
          <w:szCs w:val="24"/>
          <w:lang w:val="en-US"/>
        </w:rPr>
        <w:t xml:space="preserve"> Therefore, t</w:t>
      </w:r>
      <w:r w:rsidR="00DD1AB3" w:rsidRPr="00302F21">
        <w:rPr>
          <w:rFonts w:ascii="Arial" w:hAnsi="Arial" w:cs="Arial"/>
          <w:sz w:val="24"/>
          <w:szCs w:val="24"/>
          <w:lang w:val="en-US"/>
        </w:rPr>
        <w:t>o study the</w:t>
      </w:r>
      <w:r w:rsidR="00844846" w:rsidRPr="00302F21">
        <w:rPr>
          <w:rFonts w:ascii="Arial" w:hAnsi="Arial" w:cs="Arial"/>
          <w:sz w:val="24"/>
          <w:szCs w:val="24"/>
          <w:lang w:val="en-US"/>
        </w:rPr>
        <w:t xml:space="preserve"> </w:t>
      </w:r>
      <w:r w:rsidRPr="00302F21">
        <w:rPr>
          <w:rFonts w:ascii="Arial" w:hAnsi="Arial" w:cs="Arial"/>
          <w:sz w:val="24"/>
          <w:szCs w:val="24"/>
          <w:lang w:val="en-US"/>
        </w:rPr>
        <w:t>effect</w:t>
      </w:r>
      <w:r w:rsidR="00DD1AB3" w:rsidRPr="00302F21">
        <w:rPr>
          <w:rFonts w:ascii="Arial" w:hAnsi="Arial" w:cs="Arial"/>
          <w:sz w:val="24"/>
          <w:szCs w:val="24"/>
          <w:lang w:val="en-US"/>
        </w:rPr>
        <w:t xml:space="preserve"> of iron on </w:t>
      </w:r>
      <w:r w:rsidR="00DD1AB3" w:rsidRPr="00302F21">
        <w:rPr>
          <w:rFonts w:ascii="Arial" w:hAnsi="Arial" w:cs="Arial"/>
          <w:i/>
          <w:sz w:val="24"/>
          <w:szCs w:val="24"/>
          <w:lang w:val="en-US"/>
        </w:rPr>
        <w:t xml:space="preserve">HFE </w:t>
      </w:r>
      <w:r w:rsidR="00DD1AB3" w:rsidRPr="00302F21">
        <w:rPr>
          <w:rFonts w:ascii="Arial" w:hAnsi="Arial" w:cs="Arial"/>
          <w:sz w:val="24"/>
          <w:szCs w:val="24"/>
          <w:lang w:val="en-US"/>
        </w:rPr>
        <w:t xml:space="preserve">and hepcidin </w:t>
      </w:r>
      <w:r w:rsidR="00DD1AB3" w:rsidRPr="00302F21">
        <w:rPr>
          <w:rFonts w:ascii="Arial" w:hAnsi="Arial" w:cs="Arial"/>
          <w:i/>
          <w:sz w:val="24"/>
          <w:szCs w:val="24"/>
          <w:lang w:val="en-US"/>
        </w:rPr>
        <w:t>(HAMP</w:t>
      </w:r>
      <w:r w:rsidR="00DD1AB3" w:rsidRPr="00302F21">
        <w:rPr>
          <w:rFonts w:ascii="Arial" w:hAnsi="Arial" w:cs="Arial"/>
          <w:sz w:val="24"/>
          <w:szCs w:val="24"/>
          <w:lang w:val="en-US"/>
        </w:rPr>
        <w:t xml:space="preserve">) expressions under </w:t>
      </w:r>
      <w:r w:rsidR="008B301D" w:rsidRPr="00302F21">
        <w:rPr>
          <w:rFonts w:ascii="Arial" w:hAnsi="Arial" w:cs="Arial"/>
          <w:sz w:val="24"/>
          <w:szCs w:val="24"/>
          <w:lang w:val="en-US"/>
        </w:rPr>
        <w:t xml:space="preserve">distinct </w:t>
      </w:r>
      <w:r w:rsidR="00DD1AB3" w:rsidRPr="00302F21">
        <w:rPr>
          <w:rFonts w:ascii="Arial" w:hAnsi="Arial" w:cs="Arial"/>
          <w:sz w:val="24"/>
          <w:szCs w:val="24"/>
          <w:lang w:val="en-US"/>
        </w:rPr>
        <w:t>extracellular and intracellular iron-loading, we examined</w:t>
      </w:r>
      <w:r w:rsidR="00C83726" w:rsidRPr="00302F21">
        <w:rPr>
          <w:rFonts w:ascii="Arial" w:hAnsi="Arial" w:cs="Arial"/>
          <w:sz w:val="24"/>
          <w:szCs w:val="24"/>
          <w:lang w:val="en-US"/>
        </w:rPr>
        <w:t xml:space="preserve"> the effect of holotransferrin treatment (1,2, 5 and 8 g/L for 6 h) on intracellular iron levels, </w:t>
      </w:r>
      <w:r w:rsidR="00DD1AB3" w:rsidRPr="00302F21">
        <w:rPr>
          <w:rFonts w:ascii="Arial" w:hAnsi="Arial" w:cs="Arial"/>
          <w:sz w:val="24"/>
          <w:szCs w:val="24"/>
          <w:lang w:val="en-US"/>
        </w:rPr>
        <w:t xml:space="preserve">and mRNA expressions of </w:t>
      </w:r>
      <w:r w:rsidR="00C83726" w:rsidRPr="00302F21">
        <w:rPr>
          <w:rFonts w:ascii="Arial" w:hAnsi="Arial" w:cs="Arial"/>
          <w:i/>
          <w:sz w:val="24"/>
          <w:szCs w:val="24"/>
          <w:lang w:val="en-US"/>
        </w:rPr>
        <w:t xml:space="preserve">HFE </w:t>
      </w:r>
      <w:r w:rsidR="00C83726" w:rsidRPr="00302F21">
        <w:rPr>
          <w:rFonts w:ascii="Arial" w:hAnsi="Arial" w:cs="Arial"/>
          <w:sz w:val="24"/>
          <w:szCs w:val="24"/>
          <w:lang w:val="en-US"/>
        </w:rPr>
        <w:t xml:space="preserve">and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in </w:t>
      </w:r>
      <w:r w:rsidR="00DD1AB3" w:rsidRPr="00302F21">
        <w:rPr>
          <w:rFonts w:ascii="Arial" w:hAnsi="Arial" w:cs="Arial"/>
          <w:sz w:val="24"/>
          <w:szCs w:val="24"/>
          <w:lang w:val="en-US"/>
        </w:rPr>
        <w:t>w</w:t>
      </w:r>
      <w:r w:rsidR="00C83726" w:rsidRPr="00302F21">
        <w:rPr>
          <w:rFonts w:ascii="Arial" w:hAnsi="Arial" w:cs="Arial"/>
          <w:sz w:val="24"/>
          <w:szCs w:val="24"/>
          <w:lang w:val="en-US"/>
        </w:rPr>
        <w:t xml:space="preserve">ild-type HepG2 and previously characterized </w:t>
      </w:r>
      <w:r w:rsidR="00E64180" w:rsidRPr="00302F21">
        <w:rPr>
          <w:rFonts w:ascii="Arial" w:hAnsi="Arial" w:cs="Arial"/>
          <w:sz w:val="24"/>
          <w:szCs w:val="24"/>
          <w:lang w:val="en-US"/>
        </w:rPr>
        <w:t xml:space="preserve">iron-loaded </w:t>
      </w:r>
      <w:r w:rsidR="00C83726" w:rsidRPr="00302F21">
        <w:rPr>
          <w:rFonts w:ascii="Arial" w:hAnsi="Arial" w:cs="Arial"/>
          <w:sz w:val="24"/>
          <w:szCs w:val="24"/>
          <w:lang w:val="en-US"/>
        </w:rPr>
        <w:t>recombinant-TfR1 HepG2 cells.</w:t>
      </w:r>
    </w:p>
    <w:p w:rsidR="005923DC" w:rsidRPr="00302F21" w:rsidRDefault="005923DC" w:rsidP="004D0A95">
      <w:pPr>
        <w:spacing w:after="0" w:line="360" w:lineRule="auto"/>
        <w:rPr>
          <w:rFonts w:ascii="Arial" w:hAnsi="Arial" w:cs="Arial"/>
          <w:b/>
          <w:sz w:val="24"/>
          <w:szCs w:val="24"/>
          <w:lang w:val="en-US"/>
        </w:rPr>
      </w:pPr>
    </w:p>
    <w:p w:rsidR="00C83726"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Methods and Results</w:t>
      </w:r>
      <w:r w:rsidR="00C83726" w:rsidRPr="00302F21">
        <w:rPr>
          <w:rFonts w:ascii="Arial" w:hAnsi="Arial" w:cs="Arial"/>
          <w:b/>
          <w:sz w:val="24"/>
          <w:szCs w:val="24"/>
          <w:lang w:val="en-US"/>
        </w:rPr>
        <w:t>:</w:t>
      </w:r>
      <w:r w:rsidR="00C83726" w:rsidRPr="00302F21">
        <w:rPr>
          <w:rFonts w:ascii="Arial" w:hAnsi="Arial" w:cs="Arial"/>
          <w:sz w:val="24"/>
          <w:szCs w:val="24"/>
          <w:lang w:val="en-US"/>
        </w:rPr>
        <w:t xml:space="preserve"> Gene expression was analyzed by real-time PCR and intracellular iron was measured by ferrozine assay.</w:t>
      </w:r>
      <w:r w:rsidRPr="00302F21">
        <w:rPr>
          <w:rFonts w:ascii="Arial" w:hAnsi="Arial" w:cs="Arial"/>
          <w:sz w:val="24"/>
          <w:szCs w:val="24"/>
          <w:lang w:val="en-US"/>
        </w:rPr>
        <w:t xml:space="preserve"> Data showed that i</w:t>
      </w:r>
      <w:r w:rsidR="006660D9" w:rsidRPr="00302F21">
        <w:rPr>
          <w:rFonts w:ascii="Arial" w:hAnsi="Arial" w:cs="Arial"/>
          <w:sz w:val="24"/>
          <w:szCs w:val="24"/>
          <w:lang w:val="en-US"/>
        </w:rPr>
        <w:t>n the wild-type</w:t>
      </w:r>
      <w:r w:rsidR="00C83726" w:rsidRPr="00302F21">
        <w:rPr>
          <w:rFonts w:ascii="Arial" w:hAnsi="Arial" w:cs="Arial"/>
          <w:sz w:val="24"/>
          <w:szCs w:val="24"/>
          <w:lang w:val="en-US"/>
        </w:rPr>
        <w:t xml:space="preserve"> cells, </w:t>
      </w:r>
      <w:r w:rsidR="00AD6976" w:rsidRPr="00302F21">
        <w:rPr>
          <w:rFonts w:ascii="Arial" w:hAnsi="Arial" w:cs="Arial"/>
          <w:sz w:val="24"/>
          <w:szCs w:val="24"/>
          <w:lang w:val="en-US"/>
        </w:rPr>
        <w:t>where</w:t>
      </w:r>
      <w:r w:rsidR="00C83726" w:rsidRPr="00302F21">
        <w:rPr>
          <w:rFonts w:ascii="Arial" w:hAnsi="Arial" w:cs="Arial"/>
          <w:sz w:val="24"/>
          <w:szCs w:val="24"/>
          <w:lang w:val="en-US"/>
        </w:rPr>
        <w:t xml:space="preserve"> intracellular</w:t>
      </w:r>
      <w:r w:rsidR="002D2AD5" w:rsidRPr="00302F21">
        <w:rPr>
          <w:rFonts w:ascii="Arial" w:hAnsi="Arial" w:cs="Arial"/>
          <w:sz w:val="24"/>
          <w:szCs w:val="24"/>
          <w:lang w:val="en-US"/>
        </w:rPr>
        <w:t xml:space="preserve"> iron content remained unchanged</w:t>
      </w:r>
      <w:r w:rsidR="00C83726" w:rsidRPr="00302F21">
        <w:rPr>
          <w:rFonts w:ascii="Arial" w:hAnsi="Arial" w:cs="Arial"/>
          <w:sz w:val="24"/>
          <w:szCs w:val="24"/>
          <w:lang w:val="en-US"/>
        </w:rPr>
        <w:t xml:space="preserve">,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expression </w:t>
      </w:r>
      <w:r w:rsidR="00AD6976" w:rsidRPr="00302F21">
        <w:rPr>
          <w:rFonts w:ascii="Arial" w:hAnsi="Arial" w:cs="Arial"/>
          <w:sz w:val="24"/>
          <w:szCs w:val="24"/>
          <w:lang w:val="en-US"/>
        </w:rPr>
        <w:t>remained unaltered at low holotransferrin treatments</w:t>
      </w:r>
      <w:r w:rsidR="00844846" w:rsidRPr="00302F21">
        <w:rPr>
          <w:rFonts w:ascii="Arial" w:hAnsi="Arial" w:cs="Arial"/>
          <w:sz w:val="24"/>
          <w:szCs w:val="24"/>
          <w:lang w:val="en-US"/>
        </w:rPr>
        <w:t xml:space="preserve"> </w:t>
      </w:r>
      <w:r w:rsidR="00AD6976" w:rsidRPr="00302F21">
        <w:rPr>
          <w:rFonts w:ascii="Arial" w:hAnsi="Arial" w:cs="Arial"/>
          <w:sz w:val="24"/>
          <w:szCs w:val="24"/>
          <w:lang w:val="en-US"/>
        </w:rPr>
        <w:t xml:space="preserve">but </w:t>
      </w:r>
      <w:r w:rsidR="00C83726" w:rsidRPr="00302F21">
        <w:rPr>
          <w:rFonts w:ascii="Arial" w:hAnsi="Arial" w:cs="Arial"/>
          <w:sz w:val="24"/>
          <w:szCs w:val="24"/>
          <w:lang w:val="en-US"/>
        </w:rPr>
        <w:t>was upregulated upon 5 g/L (p&lt;0.04) and 8 g/L (p=0.05) treatment</w:t>
      </w:r>
      <w:r w:rsidR="00E64180" w:rsidRPr="00302F21">
        <w:rPr>
          <w:rFonts w:ascii="Arial" w:hAnsi="Arial" w:cs="Arial"/>
          <w:sz w:val="24"/>
          <w:szCs w:val="24"/>
          <w:lang w:val="en-US"/>
        </w:rPr>
        <w:t>s</w:t>
      </w:r>
      <w:r w:rsidR="00C83726" w:rsidRPr="00302F21">
        <w:rPr>
          <w:rFonts w:ascii="Arial" w:hAnsi="Arial" w:cs="Arial"/>
          <w:sz w:val="24"/>
          <w:szCs w:val="24"/>
          <w:lang w:val="en-US"/>
        </w:rPr>
        <w:t xml:space="preserve">.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expression showed alternating elevations and increased upon 1 g/L (p&lt;0.05) and 5 g/L (p&lt;0.05). However, in the recombinant cells that showed higher i</w:t>
      </w:r>
      <w:r w:rsidR="006660D9" w:rsidRPr="00302F21">
        <w:rPr>
          <w:rFonts w:ascii="Arial" w:hAnsi="Arial" w:cs="Arial"/>
          <w:sz w:val="24"/>
          <w:szCs w:val="24"/>
          <w:lang w:val="en-US"/>
        </w:rPr>
        <w:t xml:space="preserve">ntracellular iron levels than wild-type </w:t>
      </w:r>
      <w:r w:rsidR="00C83726" w:rsidRPr="00302F21">
        <w:rPr>
          <w:rFonts w:ascii="Arial" w:hAnsi="Arial" w:cs="Arial"/>
          <w:sz w:val="24"/>
          <w:szCs w:val="24"/>
          <w:lang w:val="en-US"/>
        </w:rPr>
        <w:t xml:space="preserve">cells,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and </w:t>
      </w:r>
      <w:r w:rsidR="00C83726" w:rsidRPr="00302F21">
        <w:rPr>
          <w:rFonts w:ascii="Arial" w:hAnsi="Arial" w:cs="Arial"/>
          <w:i/>
          <w:sz w:val="24"/>
          <w:szCs w:val="24"/>
          <w:lang w:val="en-US"/>
        </w:rPr>
        <w:t xml:space="preserve">HAMP </w:t>
      </w:r>
      <w:r w:rsidR="00C83726" w:rsidRPr="00302F21">
        <w:rPr>
          <w:rFonts w:ascii="Arial" w:hAnsi="Arial" w:cs="Arial"/>
          <w:sz w:val="24"/>
          <w:szCs w:val="24"/>
          <w:lang w:val="en-US"/>
        </w:rPr>
        <w:t xml:space="preserve">expressions were elevated only at </w:t>
      </w:r>
      <w:r w:rsidR="00AD6976" w:rsidRPr="00302F21">
        <w:rPr>
          <w:rFonts w:ascii="Arial" w:hAnsi="Arial" w:cs="Arial"/>
          <w:sz w:val="24"/>
          <w:szCs w:val="24"/>
          <w:lang w:val="en-US"/>
        </w:rPr>
        <w:t xml:space="preserve">low </w:t>
      </w:r>
      <w:r w:rsidR="00C83726" w:rsidRPr="00302F21">
        <w:rPr>
          <w:rFonts w:ascii="Arial" w:hAnsi="Arial" w:cs="Arial"/>
          <w:sz w:val="24"/>
          <w:szCs w:val="24"/>
          <w:lang w:val="en-US"/>
        </w:rPr>
        <w:t xml:space="preserve">1 g/L </w:t>
      </w:r>
      <w:r w:rsidR="00AD6976" w:rsidRPr="00302F21">
        <w:rPr>
          <w:rFonts w:ascii="Arial" w:hAnsi="Arial" w:cs="Arial"/>
          <w:sz w:val="24"/>
          <w:szCs w:val="24"/>
          <w:lang w:val="en-US"/>
        </w:rPr>
        <w:t xml:space="preserve">treatment </w:t>
      </w:r>
      <w:r w:rsidR="00C83726" w:rsidRPr="00302F21">
        <w:rPr>
          <w:rFonts w:ascii="Arial" w:hAnsi="Arial" w:cs="Arial"/>
          <w:sz w:val="24"/>
          <w:szCs w:val="24"/>
          <w:lang w:val="en-US"/>
        </w:rPr>
        <w:t>(p&lt;0.03) and were repressed at 2 g/L (p&lt;0.03) treatment</w:t>
      </w:r>
      <w:r w:rsidR="006660D9" w:rsidRPr="00302F21">
        <w:rPr>
          <w:rFonts w:ascii="Arial" w:hAnsi="Arial" w:cs="Arial"/>
          <w:sz w:val="24"/>
          <w:szCs w:val="24"/>
          <w:lang w:val="en-US"/>
        </w:rPr>
        <w:t>. Under holotransferrin</w:t>
      </w:r>
      <w:r w:rsidR="00C83726" w:rsidRPr="00302F21">
        <w:rPr>
          <w:rFonts w:ascii="Arial" w:hAnsi="Arial" w:cs="Arial"/>
          <w:sz w:val="24"/>
          <w:szCs w:val="24"/>
          <w:lang w:val="en-US"/>
        </w:rPr>
        <w:t xml:space="preserve">-untreated conditions, </w:t>
      </w:r>
      <w:r w:rsidR="00AD6976" w:rsidRPr="00302F21">
        <w:rPr>
          <w:rFonts w:ascii="Arial" w:hAnsi="Arial" w:cs="Arial"/>
          <w:sz w:val="24"/>
          <w:szCs w:val="24"/>
          <w:lang w:val="en-US"/>
        </w:rPr>
        <w:t xml:space="preserve">the iron-loaded recombinant cells showed higher </w:t>
      </w:r>
      <w:r w:rsidR="00C83726" w:rsidRPr="00302F21">
        <w:rPr>
          <w:rFonts w:ascii="Arial" w:hAnsi="Arial" w:cs="Arial"/>
          <w:sz w:val="24"/>
          <w:szCs w:val="24"/>
          <w:lang w:val="en-US"/>
        </w:rPr>
        <w:t xml:space="preserve">expressions of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p&lt;0.03)</w:t>
      </w:r>
      <w:r w:rsidR="00844846" w:rsidRPr="00302F21">
        <w:rPr>
          <w:rFonts w:ascii="Arial" w:hAnsi="Arial" w:cs="Arial"/>
          <w:sz w:val="24"/>
          <w:szCs w:val="24"/>
          <w:lang w:val="en-US"/>
        </w:rPr>
        <w:t xml:space="preserve"> </w:t>
      </w:r>
      <w:r w:rsidR="00C83726" w:rsidRPr="00302F21">
        <w:rPr>
          <w:rFonts w:ascii="Arial" w:hAnsi="Arial" w:cs="Arial"/>
          <w:sz w:val="24"/>
          <w:szCs w:val="24"/>
          <w:lang w:val="en-US"/>
        </w:rPr>
        <w:t xml:space="preserve">and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p=0.05) </w:t>
      </w:r>
      <w:r w:rsidR="006660D9" w:rsidRPr="00302F21">
        <w:rPr>
          <w:rFonts w:ascii="Arial" w:hAnsi="Arial" w:cs="Arial"/>
          <w:sz w:val="24"/>
          <w:szCs w:val="24"/>
          <w:lang w:val="en-US"/>
        </w:rPr>
        <w:t xml:space="preserve">than wild-type </w:t>
      </w:r>
      <w:r w:rsidR="00C83726" w:rsidRPr="00302F21">
        <w:rPr>
          <w:rFonts w:ascii="Arial" w:hAnsi="Arial" w:cs="Arial"/>
          <w:sz w:val="24"/>
          <w:szCs w:val="24"/>
          <w:lang w:val="en-US"/>
        </w:rPr>
        <w:t>cells.</w:t>
      </w:r>
    </w:p>
    <w:p w:rsidR="005923DC" w:rsidRPr="00302F21" w:rsidRDefault="005923DC" w:rsidP="004D0A95">
      <w:pPr>
        <w:spacing w:after="0" w:line="360" w:lineRule="auto"/>
        <w:rPr>
          <w:rFonts w:ascii="Arial" w:hAnsi="Arial" w:cs="Arial"/>
          <w:sz w:val="24"/>
          <w:szCs w:val="24"/>
          <w:lang w:val="en-US"/>
        </w:rPr>
      </w:pPr>
    </w:p>
    <w:p w:rsidR="006660D9"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Conclusions</w:t>
      </w:r>
      <w:r w:rsidR="00C83726" w:rsidRPr="00302F21">
        <w:rPr>
          <w:rFonts w:ascii="Arial" w:hAnsi="Arial" w:cs="Arial"/>
          <w:b/>
          <w:sz w:val="24"/>
          <w:szCs w:val="24"/>
          <w:lang w:val="en-US"/>
        </w:rPr>
        <w:t>:</w:t>
      </w:r>
      <w:r w:rsidR="00844846" w:rsidRPr="00302F21">
        <w:rPr>
          <w:rFonts w:ascii="Arial" w:hAnsi="Arial" w:cs="Arial"/>
          <w:b/>
          <w:sz w:val="24"/>
          <w:szCs w:val="24"/>
          <w:lang w:val="en-US"/>
        </w:rPr>
        <w:t xml:space="preserve"> </w:t>
      </w:r>
      <w:r w:rsidR="00B1596F" w:rsidRPr="00302F21">
        <w:rPr>
          <w:rFonts w:ascii="Arial" w:hAnsi="Arial" w:cs="Arial"/>
          <w:i/>
          <w:sz w:val="24"/>
          <w:szCs w:val="24"/>
          <w:lang w:val="en-US"/>
        </w:rPr>
        <w:t>HFE</w:t>
      </w:r>
      <w:r w:rsidR="00B1596F" w:rsidRPr="00302F21">
        <w:rPr>
          <w:rFonts w:ascii="Arial" w:hAnsi="Arial" w:cs="Arial"/>
          <w:sz w:val="24"/>
          <w:szCs w:val="24"/>
          <w:lang w:val="en-US"/>
        </w:rPr>
        <w:t xml:space="preserve"> mRNA was </w:t>
      </w:r>
      <w:r w:rsidR="005A54F1" w:rsidRPr="00302F21">
        <w:rPr>
          <w:rFonts w:ascii="Arial" w:hAnsi="Arial" w:cs="Arial"/>
          <w:sz w:val="24"/>
          <w:szCs w:val="24"/>
          <w:lang w:val="en-US"/>
        </w:rPr>
        <w:t xml:space="preserve">independently </w:t>
      </w:r>
      <w:r w:rsidR="00B1596F" w:rsidRPr="00302F21">
        <w:rPr>
          <w:rFonts w:ascii="Arial" w:hAnsi="Arial" w:cs="Arial"/>
          <w:sz w:val="24"/>
          <w:szCs w:val="24"/>
          <w:lang w:val="en-US"/>
        </w:rPr>
        <w:t>elevated</w:t>
      </w:r>
      <w:r w:rsidR="00844846" w:rsidRPr="00302F21">
        <w:rPr>
          <w:rFonts w:ascii="Arial" w:hAnsi="Arial" w:cs="Arial"/>
          <w:sz w:val="24"/>
          <w:szCs w:val="24"/>
          <w:lang w:val="en-US"/>
        </w:rPr>
        <w:t xml:space="preserve"> </w:t>
      </w:r>
      <w:r w:rsidR="00B1596F" w:rsidRPr="00302F21">
        <w:rPr>
          <w:rFonts w:ascii="Arial" w:hAnsi="Arial" w:cs="Arial"/>
          <w:sz w:val="24"/>
          <w:szCs w:val="24"/>
          <w:lang w:val="en-US"/>
        </w:rPr>
        <w:t xml:space="preserve">by </w:t>
      </w:r>
      <w:r w:rsidR="001B11DA" w:rsidRPr="00302F21">
        <w:rPr>
          <w:rFonts w:ascii="Arial" w:hAnsi="Arial" w:cs="Arial"/>
          <w:sz w:val="24"/>
          <w:szCs w:val="24"/>
          <w:lang w:val="en-US"/>
        </w:rPr>
        <w:t>extracellular</w:t>
      </w:r>
      <w:r w:rsidR="00844846" w:rsidRPr="00302F21">
        <w:rPr>
          <w:rFonts w:ascii="Arial" w:hAnsi="Arial" w:cs="Arial"/>
          <w:sz w:val="24"/>
          <w:szCs w:val="24"/>
          <w:lang w:val="en-US"/>
        </w:rPr>
        <w:t xml:space="preserve"> </w:t>
      </w:r>
      <w:r w:rsidR="001B11DA" w:rsidRPr="00302F21">
        <w:rPr>
          <w:rFonts w:ascii="Arial" w:hAnsi="Arial" w:cs="Arial"/>
          <w:sz w:val="24"/>
          <w:szCs w:val="24"/>
          <w:lang w:val="en-US"/>
        </w:rPr>
        <w:t xml:space="preserve">and </w:t>
      </w:r>
      <w:r w:rsidR="00B76AC5" w:rsidRPr="00302F21">
        <w:rPr>
          <w:rFonts w:ascii="Arial" w:hAnsi="Arial" w:cs="Arial"/>
          <w:sz w:val="24"/>
          <w:szCs w:val="24"/>
          <w:lang w:val="en-US"/>
        </w:rPr>
        <w:t>intracellular</w:t>
      </w:r>
      <w:r w:rsidR="00844846" w:rsidRPr="00302F21">
        <w:rPr>
          <w:rFonts w:ascii="Arial" w:hAnsi="Arial" w:cs="Arial"/>
          <w:sz w:val="24"/>
          <w:szCs w:val="24"/>
          <w:lang w:val="en-US"/>
        </w:rPr>
        <w:t xml:space="preserve"> </w:t>
      </w:r>
      <w:r w:rsidR="0029519B" w:rsidRPr="00302F21">
        <w:rPr>
          <w:rFonts w:ascii="Arial" w:hAnsi="Arial" w:cs="Arial"/>
          <w:sz w:val="24"/>
          <w:szCs w:val="24"/>
          <w:lang w:val="en-US"/>
        </w:rPr>
        <w:t>iron-</w:t>
      </w:r>
      <w:r w:rsidR="00B1596F" w:rsidRPr="00302F21">
        <w:rPr>
          <w:rFonts w:ascii="Arial" w:hAnsi="Arial" w:cs="Arial"/>
          <w:sz w:val="24"/>
          <w:szCs w:val="24"/>
          <w:lang w:val="en-US"/>
        </w:rPr>
        <w:t>excess</w:t>
      </w:r>
      <w:r w:rsidR="00E64180" w:rsidRPr="00302F21">
        <w:rPr>
          <w:rFonts w:ascii="Arial" w:hAnsi="Arial" w:cs="Arial"/>
          <w:sz w:val="24"/>
          <w:szCs w:val="24"/>
          <w:lang w:val="en-US"/>
        </w:rPr>
        <w:t>. Thus</w:t>
      </w:r>
      <w:r w:rsidR="00B76AC5" w:rsidRPr="00302F21">
        <w:rPr>
          <w:rFonts w:ascii="Arial" w:hAnsi="Arial" w:cs="Arial"/>
          <w:sz w:val="24"/>
          <w:szCs w:val="24"/>
          <w:lang w:val="en-US"/>
        </w:rPr>
        <w:t xml:space="preserve">, it may be involved in </w:t>
      </w:r>
      <w:r w:rsidR="001B1F09" w:rsidRPr="00302F21">
        <w:rPr>
          <w:rFonts w:ascii="Arial" w:hAnsi="Arial" w:cs="Arial"/>
          <w:sz w:val="24"/>
          <w:szCs w:val="24"/>
          <w:lang w:val="en-US"/>
        </w:rPr>
        <w:t xml:space="preserve">sensing </w:t>
      </w:r>
      <w:r w:rsidR="00B76AC5" w:rsidRPr="00302F21">
        <w:rPr>
          <w:rFonts w:ascii="Arial" w:hAnsi="Arial" w:cs="Arial"/>
          <w:sz w:val="24"/>
          <w:szCs w:val="24"/>
          <w:lang w:val="en-US"/>
        </w:rPr>
        <w:t>both</w:t>
      </w:r>
      <w:r w:rsidR="001B1F09" w:rsidRPr="00302F21">
        <w:rPr>
          <w:rFonts w:ascii="Arial" w:hAnsi="Arial" w:cs="Arial"/>
          <w:sz w:val="24"/>
          <w:szCs w:val="24"/>
          <w:lang w:val="en-US"/>
        </w:rPr>
        <w:t>,</w:t>
      </w:r>
      <w:r w:rsidR="00B76AC5" w:rsidRPr="00302F21">
        <w:rPr>
          <w:rFonts w:ascii="Arial" w:hAnsi="Arial" w:cs="Arial"/>
          <w:sz w:val="24"/>
          <w:szCs w:val="24"/>
          <w:lang w:val="en-US"/>
        </w:rPr>
        <w:t xml:space="preserve"> extra</w:t>
      </w:r>
      <w:r w:rsidR="00FA7584" w:rsidRPr="00302F21">
        <w:rPr>
          <w:rFonts w:ascii="Arial" w:hAnsi="Arial" w:cs="Arial"/>
          <w:sz w:val="24"/>
          <w:szCs w:val="24"/>
          <w:lang w:val="en-US"/>
        </w:rPr>
        <w:t>cellular and intracellular iron</w:t>
      </w:r>
      <w:r w:rsidR="001B1F09" w:rsidRPr="00302F21">
        <w:rPr>
          <w:rFonts w:ascii="Arial" w:hAnsi="Arial" w:cs="Arial"/>
          <w:sz w:val="24"/>
          <w:szCs w:val="24"/>
          <w:lang w:val="en-US"/>
        </w:rPr>
        <w:t xml:space="preserve">. </w:t>
      </w:r>
      <w:r w:rsidR="00B7242A" w:rsidRPr="00302F21">
        <w:rPr>
          <w:rFonts w:ascii="Arial" w:hAnsi="Arial" w:cs="Arial"/>
          <w:sz w:val="24"/>
          <w:szCs w:val="24"/>
          <w:lang w:val="en-US"/>
        </w:rPr>
        <w:t xml:space="preserve">Repression of </w:t>
      </w:r>
      <w:r w:rsidR="00B7242A" w:rsidRPr="00302F21">
        <w:rPr>
          <w:rFonts w:ascii="Arial" w:hAnsi="Arial" w:cs="Arial"/>
          <w:i/>
          <w:sz w:val="24"/>
          <w:szCs w:val="24"/>
          <w:lang w:val="en-US"/>
        </w:rPr>
        <w:t>HAMP e</w:t>
      </w:r>
      <w:r w:rsidR="00B7242A" w:rsidRPr="00302F21">
        <w:rPr>
          <w:rFonts w:ascii="Arial" w:hAnsi="Arial" w:cs="Arial"/>
          <w:sz w:val="24"/>
          <w:szCs w:val="24"/>
          <w:lang w:val="en-US"/>
        </w:rPr>
        <w:t>xpression under simultaneous intra</w:t>
      </w:r>
      <w:r w:rsidR="00127F96" w:rsidRPr="00302F21">
        <w:rPr>
          <w:rFonts w:ascii="Arial" w:hAnsi="Arial" w:cs="Arial"/>
          <w:sz w:val="24"/>
          <w:szCs w:val="24"/>
          <w:lang w:val="en-US"/>
        </w:rPr>
        <w:t>cellular and extracellular iron-</w:t>
      </w:r>
      <w:r w:rsidR="00B7242A" w:rsidRPr="00302F21">
        <w:rPr>
          <w:rFonts w:ascii="Arial" w:hAnsi="Arial" w:cs="Arial"/>
          <w:sz w:val="24"/>
          <w:szCs w:val="24"/>
          <w:lang w:val="en-US"/>
        </w:rPr>
        <w:t>loading resembles</w:t>
      </w:r>
      <w:r w:rsidR="00844846" w:rsidRPr="00302F21">
        <w:rPr>
          <w:rFonts w:ascii="Arial" w:hAnsi="Arial" w:cs="Arial"/>
          <w:sz w:val="24"/>
          <w:szCs w:val="24"/>
          <w:lang w:val="en-US"/>
        </w:rPr>
        <w:t xml:space="preserve"> </w:t>
      </w:r>
      <w:r w:rsidR="00BD37CA" w:rsidRPr="00302F21">
        <w:rPr>
          <w:rFonts w:ascii="Arial" w:hAnsi="Arial" w:cs="Arial"/>
          <w:sz w:val="24"/>
          <w:szCs w:val="24"/>
          <w:lang w:val="en-US"/>
        </w:rPr>
        <w:t xml:space="preserve">certain </w:t>
      </w:r>
      <w:r w:rsidR="00FA7584" w:rsidRPr="00302F21">
        <w:rPr>
          <w:rFonts w:ascii="Arial" w:hAnsi="Arial" w:cs="Arial"/>
          <w:sz w:val="24"/>
          <w:szCs w:val="24"/>
          <w:lang w:val="en-US"/>
        </w:rPr>
        <w:t>iron-excess pathologies</w:t>
      </w:r>
      <w:r w:rsidR="00804CBB" w:rsidRPr="00302F21">
        <w:rPr>
          <w:rFonts w:ascii="Arial" w:hAnsi="Arial" w:cs="Arial"/>
          <w:sz w:val="24"/>
          <w:szCs w:val="24"/>
          <w:lang w:val="en-US"/>
        </w:rPr>
        <w:t xml:space="preserve">. </w:t>
      </w:r>
    </w:p>
    <w:p w:rsidR="00173DFA" w:rsidRPr="00302F21" w:rsidRDefault="00173DFA" w:rsidP="004D0A95">
      <w:pPr>
        <w:spacing w:after="0" w:line="360" w:lineRule="auto"/>
        <w:rPr>
          <w:rFonts w:ascii="Arial" w:hAnsi="Arial" w:cs="Arial"/>
          <w:b/>
          <w:sz w:val="24"/>
          <w:szCs w:val="24"/>
          <w:lang w:val="en-US"/>
        </w:rPr>
      </w:pPr>
    </w:p>
    <w:p w:rsidR="005E5F9A" w:rsidRPr="00302F21" w:rsidRDefault="005E5F9A" w:rsidP="004D0A95">
      <w:pPr>
        <w:spacing w:after="0" w:line="360" w:lineRule="auto"/>
        <w:rPr>
          <w:rFonts w:ascii="Arial" w:hAnsi="Arial" w:cs="Arial"/>
          <w:sz w:val="24"/>
          <w:szCs w:val="24"/>
          <w:lang w:val="en-US"/>
        </w:rPr>
      </w:pPr>
      <w:r w:rsidRPr="00302F21">
        <w:rPr>
          <w:rFonts w:ascii="Arial" w:hAnsi="Arial" w:cs="Arial"/>
          <w:b/>
          <w:sz w:val="24"/>
          <w:szCs w:val="24"/>
          <w:lang w:val="en-US"/>
        </w:rPr>
        <w:t>Keywords</w:t>
      </w:r>
      <w:r w:rsidRPr="00302F21">
        <w:rPr>
          <w:rFonts w:ascii="Arial" w:hAnsi="Arial" w:cs="Arial"/>
          <w:sz w:val="24"/>
          <w:szCs w:val="24"/>
          <w:lang w:val="en-US"/>
        </w:rPr>
        <w:t>: HFE, iron-sensing</w:t>
      </w:r>
      <w:r w:rsidR="00797F19" w:rsidRPr="00302F21">
        <w:rPr>
          <w:rFonts w:ascii="Arial" w:hAnsi="Arial" w:cs="Arial"/>
          <w:sz w:val="24"/>
          <w:szCs w:val="24"/>
          <w:lang w:val="en-US"/>
        </w:rPr>
        <w:t xml:space="preserve">, holotransferrin, hepcidin </w:t>
      </w:r>
    </w:p>
    <w:p w:rsidR="00E10E16" w:rsidRPr="00302F21" w:rsidRDefault="001D3A8C" w:rsidP="004D0A95">
      <w:pPr>
        <w:spacing w:after="0" w:line="360" w:lineRule="auto"/>
        <w:rPr>
          <w:rFonts w:ascii="Arial" w:hAnsi="Arial" w:cs="Arial"/>
          <w:b/>
          <w:sz w:val="24"/>
          <w:szCs w:val="24"/>
          <w:lang w:val="en-US"/>
        </w:rPr>
      </w:pPr>
      <w:r w:rsidRPr="00302F21">
        <w:rPr>
          <w:rFonts w:ascii="Arial" w:hAnsi="Arial" w:cs="Arial"/>
          <w:b/>
          <w:sz w:val="24"/>
          <w:szCs w:val="24"/>
          <w:lang w:val="en-US"/>
        </w:rPr>
        <w:lastRenderedPageBreak/>
        <w:t>Introduction</w:t>
      </w:r>
    </w:p>
    <w:p w:rsidR="00F56C9A" w:rsidRPr="00302F21" w:rsidRDefault="00F77B0C" w:rsidP="004D0A95">
      <w:pPr>
        <w:spacing w:after="0" w:line="360" w:lineRule="auto"/>
        <w:rPr>
          <w:rFonts w:ascii="Arial" w:hAnsi="Arial" w:cs="Arial"/>
          <w:sz w:val="24"/>
          <w:szCs w:val="24"/>
          <w:lang w:val="en-US"/>
        </w:rPr>
      </w:pPr>
      <w:r w:rsidRPr="00302F21">
        <w:rPr>
          <w:rFonts w:ascii="Arial" w:hAnsi="Arial" w:cs="Arial"/>
          <w:sz w:val="24"/>
          <w:szCs w:val="24"/>
          <w:lang w:val="en-US"/>
        </w:rPr>
        <w:t>Maintenance of cellular and systemic iron homeostasis in the body is a dynamic process</w:t>
      </w:r>
      <w:r w:rsidR="00914531" w:rsidRPr="00302F21">
        <w:rPr>
          <w:rFonts w:ascii="Arial" w:hAnsi="Arial" w:cs="Arial"/>
          <w:sz w:val="24"/>
          <w:szCs w:val="24"/>
          <w:lang w:val="en-US"/>
        </w:rPr>
        <w:t xml:space="preserve"> involving several</w:t>
      </w:r>
      <w:r w:rsidR="00935CAF" w:rsidRPr="00302F21">
        <w:rPr>
          <w:rFonts w:ascii="Arial" w:hAnsi="Arial" w:cs="Arial"/>
          <w:sz w:val="24"/>
          <w:szCs w:val="24"/>
          <w:lang w:val="en-US"/>
        </w:rPr>
        <w:t xml:space="preserve"> </w:t>
      </w:r>
      <w:r w:rsidR="004E2C2D" w:rsidRPr="00302F21">
        <w:rPr>
          <w:rFonts w:ascii="Arial" w:hAnsi="Arial" w:cs="Arial"/>
          <w:sz w:val="24"/>
          <w:szCs w:val="24"/>
          <w:lang w:val="en-US"/>
        </w:rPr>
        <w:t xml:space="preserve">signal </w:t>
      </w:r>
      <w:r w:rsidR="00371CDD" w:rsidRPr="00302F21">
        <w:rPr>
          <w:rFonts w:ascii="Arial" w:hAnsi="Arial" w:cs="Arial"/>
          <w:sz w:val="24"/>
          <w:szCs w:val="24"/>
          <w:lang w:val="en-US"/>
        </w:rPr>
        <w:t xml:space="preserve">transduction pathways. </w:t>
      </w:r>
      <w:r w:rsidR="00DA333F" w:rsidRPr="00302F21">
        <w:rPr>
          <w:rFonts w:ascii="Arial" w:hAnsi="Arial" w:cs="Arial"/>
          <w:sz w:val="24"/>
          <w:szCs w:val="24"/>
          <w:lang w:val="en-US"/>
        </w:rPr>
        <w:t xml:space="preserve">The </w:t>
      </w:r>
      <w:r w:rsidR="00656BFD" w:rsidRPr="00302F21">
        <w:rPr>
          <w:rFonts w:ascii="Arial" w:hAnsi="Arial" w:cs="Arial"/>
          <w:sz w:val="24"/>
          <w:szCs w:val="24"/>
          <w:lang w:val="en-US"/>
        </w:rPr>
        <w:t>h</w:t>
      </w:r>
      <w:r w:rsidR="0072210C" w:rsidRPr="00302F21">
        <w:rPr>
          <w:rFonts w:ascii="Arial" w:hAnsi="Arial" w:cs="Arial"/>
          <w:sz w:val="24"/>
          <w:szCs w:val="24"/>
          <w:lang w:val="en-US"/>
        </w:rPr>
        <w:t xml:space="preserve">emochromatosis protein </w:t>
      </w:r>
      <w:r w:rsidR="00A02D44" w:rsidRPr="00302F21">
        <w:rPr>
          <w:rFonts w:ascii="Arial" w:hAnsi="Arial" w:cs="Arial"/>
          <w:sz w:val="24"/>
          <w:szCs w:val="24"/>
          <w:lang w:val="en-US"/>
        </w:rPr>
        <w:t>HFE</w:t>
      </w:r>
      <w:r w:rsidR="00935CAF" w:rsidRPr="00302F21">
        <w:rPr>
          <w:rFonts w:ascii="Arial" w:hAnsi="Arial" w:cs="Arial"/>
          <w:sz w:val="24"/>
          <w:szCs w:val="24"/>
          <w:lang w:val="en-US"/>
        </w:rPr>
        <w:t xml:space="preserve"> </w:t>
      </w:r>
      <w:r w:rsidR="00FB0B79" w:rsidRPr="00302F21">
        <w:rPr>
          <w:rFonts w:ascii="Arial" w:hAnsi="Arial" w:cs="Arial"/>
          <w:sz w:val="24"/>
          <w:szCs w:val="24"/>
          <w:lang w:val="en-US"/>
        </w:rPr>
        <w:t xml:space="preserve">maintains </w:t>
      </w:r>
      <w:r w:rsidR="00A35B71" w:rsidRPr="00302F21">
        <w:rPr>
          <w:rFonts w:ascii="Arial" w:hAnsi="Arial" w:cs="Arial"/>
          <w:sz w:val="24"/>
          <w:szCs w:val="24"/>
          <w:lang w:val="en-US"/>
        </w:rPr>
        <w:t xml:space="preserve">body </w:t>
      </w:r>
      <w:r w:rsidR="00D01BE6" w:rsidRPr="00302F21">
        <w:rPr>
          <w:rFonts w:ascii="Arial" w:hAnsi="Arial" w:cs="Arial"/>
          <w:sz w:val="24"/>
          <w:szCs w:val="24"/>
          <w:lang w:val="en-US"/>
        </w:rPr>
        <w:t>iron homeostasis by</w:t>
      </w:r>
      <w:r w:rsidR="00DF58A0" w:rsidRPr="00302F21">
        <w:rPr>
          <w:rFonts w:ascii="Arial" w:hAnsi="Arial" w:cs="Arial"/>
          <w:sz w:val="24"/>
          <w:szCs w:val="24"/>
          <w:lang w:val="en-US"/>
        </w:rPr>
        <w:t xml:space="preserve"> participating in the induction of </w:t>
      </w:r>
      <w:r w:rsidR="007000A3" w:rsidRPr="00302F21">
        <w:rPr>
          <w:rFonts w:ascii="Arial" w:hAnsi="Arial" w:cs="Arial"/>
          <w:sz w:val="24"/>
          <w:szCs w:val="24"/>
          <w:lang w:val="en-US"/>
        </w:rPr>
        <w:t>hepcidin (</w:t>
      </w:r>
      <w:r w:rsidR="007000A3" w:rsidRPr="00302F21">
        <w:rPr>
          <w:rFonts w:ascii="Arial" w:hAnsi="Arial" w:cs="Arial"/>
          <w:i/>
          <w:sz w:val="24"/>
          <w:szCs w:val="24"/>
          <w:lang w:val="en-US"/>
        </w:rPr>
        <w:t>HAMP</w:t>
      </w:r>
      <w:r w:rsidR="007000A3" w:rsidRPr="00302F21">
        <w:rPr>
          <w:rFonts w:ascii="Arial" w:hAnsi="Arial" w:cs="Arial"/>
          <w:sz w:val="24"/>
          <w:szCs w:val="24"/>
          <w:lang w:val="en-US"/>
        </w:rPr>
        <w:t>), the</w:t>
      </w:r>
      <w:r w:rsidR="00912AB1" w:rsidRPr="00302F21">
        <w:rPr>
          <w:rFonts w:ascii="Arial" w:hAnsi="Arial" w:cs="Arial"/>
          <w:sz w:val="24"/>
          <w:szCs w:val="24"/>
          <w:lang w:val="en-US"/>
        </w:rPr>
        <w:t xml:space="preserve"> systemic iron regulator</w:t>
      </w:r>
      <w:r w:rsidR="00DF58A0" w:rsidRPr="00302F21">
        <w:rPr>
          <w:rFonts w:ascii="Arial" w:hAnsi="Arial" w:cs="Arial"/>
          <w:sz w:val="24"/>
          <w:szCs w:val="24"/>
          <w:lang w:val="en-US"/>
        </w:rPr>
        <w:t xml:space="preserve">, by a yet incompletely </w:t>
      </w:r>
      <w:r w:rsidR="00C11C89" w:rsidRPr="00302F21">
        <w:rPr>
          <w:rFonts w:ascii="Arial" w:hAnsi="Arial" w:cs="Arial"/>
          <w:sz w:val="24"/>
          <w:szCs w:val="24"/>
          <w:lang w:val="en-US"/>
        </w:rPr>
        <w:t xml:space="preserve">understood </w:t>
      </w:r>
      <w:r w:rsidR="00DF58A0" w:rsidRPr="00302F21">
        <w:rPr>
          <w:rFonts w:ascii="Arial" w:hAnsi="Arial" w:cs="Arial"/>
          <w:sz w:val="24"/>
          <w:szCs w:val="24"/>
          <w:lang w:val="en-US"/>
        </w:rPr>
        <w:t xml:space="preserve">mechanism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MWxrPsPB","properties":{"formattedCitation":"{\\rtf (1\\uc0\\u8211{}3)}","plainCitation":"(1–3)"},"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113,"uris":["http://zotero.org/users/2804724/items/R5C3KI8B"],"uri":["http://zotero.org/users/2804724/items/R5C3KI8B"],"itemData":{"id":113,"type":"article-journal","title":"In situ proximity ligation assays indicate that hemochromatosis proteins Hfe and transferrin receptor 2 (Tfr2) do not interact","container-title":"PloS One","page":"e77267","volume":"8","issue":"10","source":"PubMed","abstract":"The hemochromatosis associated proteins HFE and Transferrin Receptor 2 (TFR2) have been shown to be important for the proper regulation of hepcidin. A number of in vitro studies using transient overexpression systems have suggested that an interaction between HFE and TFR2 is required for the regulation of hepcidin. This model of iron sensing which centers upon the requirement for an interaction between HFE and TFR2 has recently been questioned with in vivo studies in mice from our laboratory and others which suggest that Hfe and Tfr2 can regulate hepcidin independently of each other. To re-examine the postulated interaction between Hfe and Tfr2 we developed a novel expression system in which both proteins are stably co-expressed and used the proximity ligation assay to examine the interactions between Hfe, Tfr1 and Tfr2 at a cellular level. We were able to detect the previously described interaction between Hfe and Tfr1, and heterodimers between Tfr1 and Tfr2; however no interaction between Hfe and Tfr2 was observed in our system. The results from this study indicate that Hfe and Tfr2 do not interact with each other when they are stably expressed at similar levels. Furthermore, these results support in vivo studies which suggest that Hfe and Tfr2 can independently regulate hepcidin.","DOI":"10.1371/journal.pone.0077267","ISSN":"1932-6203","note":"PMID: 24155934\nPMCID: PMC3796466","journalAbbreviation":"PLoS ONE","language":"eng","author":[{"family":"Rishi","given":"Gautam"},{"family":"Crampton","given":"Emily M."},{"family":"Wallace","given":"Daniel F."},{"family":"Subramaniam","given":"V. Nathan"}],"issued":{"date-parts":[["2013"]]},"PMID":"24155934","PMCID":"PMC3796466"}},{"id":798,"uris":["http://zotero.org/users/2804724/items/3UCP4UVI"],"uri":["http://zotero.org/users/2804724/items/3UCP4UVI"],"itemData":{"id":798,"type":"article-journal","title":"Interaction of the hereditary hemochromatosis protein HFE with transferrin receptor 2 is required for transferrin-induced hepcidin expression","container-title":"Cell Metabolism","page":"217-227","volume":"9","issue":"3","source":"PubMed","abstract":"The mechanisms that allow the body to sense iron levels in order to maintain iron homeostasis are unknown. Patients with the most common form of hereditary iron overload have mutations in the hereditary hemochromatosis protein HFE. They have lower levels of hepcidin than unaffected individuals. Hepcidin, a hepatic peptide hormone, negatively regulates iron efflux from the intestines into the blood. We report two hepatic cell lines, WIF-B cells and HepG2 cells transfected with HFE, where hepcidin expression responded to iron-loaded transferrin. The response was abolished when endogenous transferrin receptor 2 (TfR2) was suppressed or in primary hepatocytes lacking either functional TfR2 or HFE. Furthermore, transferrin-treated HepG2 cells transfected with HFE chimeras containing only the alpha3 and cytoplasmic domains could upregulate hepcidin expression. Since the HFE alpha3 domain interacts with TfR2, these results supported our finding that TfR2/HFE complex is required for transcriptional regulation of hepcidin by holo-Tf.","DOI":"10.1016/j.cmet.2009.01.010","ISSN":"1932-7420","note":"PMID: 19254567\nPMCID: PMC2673483","journalAbbreviation":"Cell Metab.","language":"eng","author":[{"family":"Gao","given":"Junwei"},{"family":"Chen","given":"Juxing"},{"family":"Kramer","given":"Maxwell"},{"family":"Tsukamoto","given":"Hidekazu"},{"family":"Zhang","given":"An-Sheng"},{"family":"Enns","given":"Caroline A."}],"issued":{"date-parts":[["2009",3]]}}}],"schema":"https://github.com/citation-style-language/schema/raw/master/csl-citation.json"} </w:instrText>
      </w:r>
      <w:r w:rsidR="002A0DD7" w:rsidRPr="00302F21">
        <w:rPr>
          <w:rFonts w:ascii="Arial" w:hAnsi="Arial" w:cs="Arial"/>
          <w:sz w:val="24"/>
          <w:szCs w:val="24"/>
          <w:lang w:val="en-US"/>
        </w:rPr>
        <w:fldChar w:fldCharType="separate"/>
      </w:r>
      <w:r w:rsidR="00331040" w:rsidRPr="00302F21">
        <w:rPr>
          <w:rFonts w:ascii="Arial" w:hAnsi="Arial" w:cs="Arial"/>
          <w:sz w:val="24"/>
          <w:szCs w:val="24"/>
        </w:rPr>
        <w:t>[</w:t>
      </w:r>
      <w:r w:rsidR="00123973" w:rsidRPr="00302F21">
        <w:rPr>
          <w:rFonts w:ascii="Arial" w:hAnsi="Arial" w:cs="Arial"/>
          <w:sz w:val="24"/>
          <w:szCs w:val="24"/>
        </w:rPr>
        <w:t>1–3</w:t>
      </w:r>
      <w:r w:rsidR="002A0DD7" w:rsidRPr="00302F21">
        <w:rPr>
          <w:rFonts w:ascii="Arial" w:hAnsi="Arial" w:cs="Arial"/>
          <w:sz w:val="24"/>
          <w:szCs w:val="24"/>
          <w:lang w:val="en-US"/>
        </w:rPr>
        <w:fldChar w:fldCharType="end"/>
      </w:r>
      <w:r w:rsidR="00382245" w:rsidRPr="00302F21">
        <w:rPr>
          <w:rFonts w:ascii="Arial" w:hAnsi="Arial" w:cs="Arial"/>
          <w:sz w:val="24"/>
          <w:szCs w:val="24"/>
          <w:lang w:val="en-US"/>
        </w:rPr>
        <w:t>]</w:t>
      </w:r>
      <w:r w:rsidR="00DF58A0" w:rsidRPr="00302F21">
        <w:rPr>
          <w:rFonts w:ascii="Arial" w:hAnsi="Arial" w:cs="Arial"/>
          <w:sz w:val="24"/>
          <w:szCs w:val="24"/>
          <w:lang w:val="en-US"/>
        </w:rPr>
        <w:t>. M</w:t>
      </w:r>
      <w:r w:rsidR="00445BEA" w:rsidRPr="00302F21">
        <w:rPr>
          <w:rFonts w:ascii="Arial" w:hAnsi="Arial" w:cs="Arial"/>
          <w:sz w:val="24"/>
          <w:szCs w:val="24"/>
          <w:lang w:val="en-US"/>
        </w:rPr>
        <w:t xml:space="preserve">utations in </w:t>
      </w:r>
      <w:r w:rsidR="00777AD8" w:rsidRPr="00302F21">
        <w:rPr>
          <w:rFonts w:ascii="Arial" w:hAnsi="Arial" w:cs="Arial"/>
          <w:sz w:val="24"/>
          <w:szCs w:val="24"/>
          <w:lang w:val="en-US"/>
        </w:rPr>
        <w:t xml:space="preserve">iron-related genes such as </w:t>
      </w:r>
      <w:r w:rsidR="00445BEA" w:rsidRPr="00302F21">
        <w:rPr>
          <w:rFonts w:ascii="Arial" w:hAnsi="Arial" w:cs="Arial"/>
          <w:i/>
          <w:sz w:val="24"/>
          <w:szCs w:val="24"/>
          <w:lang w:val="en-US"/>
        </w:rPr>
        <w:t>HFE</w:t>
      </w:r>
      <w:r w:rsidR="0099661B" w:rsidRPr="00302F21">
        <w:rPr>
          <w:rFonts w:ascii="Arial" w:hAnsi="Arial" w:cs="Arial"/>
          <w:i/>
          <w:sz w:val="24"/>
          <w:szCs w:val="24"/>
          <w:lang w:val="en-US"/>
        </w:rPr>
        <w:t xml:space="preserve">, </w:t>
      </w:r>
      <w:r w:rsidR="00777AD8" w:rsidRPr="00302F21">
        <w:rPr>
          <w:rFonts w:ascii="Arial" w:hAnsi="Arial" w:cs="Arial"/>
          <w:i/>
          <w:sz w:val="24"/>
          <w:szCs w:val="24"/>
          <w:lang w:val="en-US"/>
        </w:rPr>
        <w:t>HJV</w:t>
      </w:r>
      <w:r w:rsidR="0099661B" w:rsidRPr="00302F21">
        <w:rPr>
          <w:rFonts w:ascii="Arial" w:hAnsi="Arial" w:cs="Arial"/>
          <w:sz w:val="24"/>
          <w:szCs w:val="24"/>
          <w:lang w:val="en-US"/>
        </w:rPr>
        <w:t>,</w:t>
      </w:r>
      <w:r w:rsidR="0099661B" w:rsidRPr="00302F21">
        <w:rPr>
          <w:rFonts w:ascii="Arial" w:hAnsi="Arial" w:cs="Arial"/>
          <w:i/>
          <w:sz w:val="24"/>
          <w:szCs w:val="24"/>
          <w:lang w:val="en-US"/>
        </w:rPr>
        <w:t xml:space="preserve"> HAMP</w:t>
      </w:r>
      <w:r w:rsidR="0099661B" w:rsidRPr="00302F21">
        <w:rPr>
          <w:rFonts w:ascii="Arial" w:hAnsi="Arial" w:cs="Arial"/>
          <w:sz w:val="24"/>
          <w:szCs w:val="24"/>
          <w:lang w:val="en-US"/>
        </w:rPr>
        <w:t xml:space="preserve"> and </w:t>
      </w:r>
      <w:r w:rsidR="00777AD8" w:rsidRPr="00302F21">
        <w:rPr>
          <w:rFonts w:ascii="Arial" w:hAnsi="Arial" w:cs="Arial"/>
          <w:i/>
          <w:sz w:val="24"/>
          <w:szCs w:val="24"/>
          <w:lang w:val="en-US"/>
        </w:rPr>
        <w:t>TFR2</w:t>
      </w:r>
      <w:r w:rsidR="0099661B" w:rsidRPr="00302F21">
        <w:rPr>
          <w:rFonts w:ascii="Arial" w:hAnsi="Arial" w:cs="Arial"/>
          <w:sz w:val="24"/>
          <w:szCs w:val="24"/>
          <w:lang w:val="en-US"/>
        </w:rPr>
        <w:t xml:space="preserve"> </w:t>
      </w:r>
      <w:r w:rsidR="00412FEE" w:rsidRPr="00302F21">
        <w:rPr>
          <w:rFonts w:ascii="Arial" w:hAnsi="Arial" w:cs="Arial"/>
          <w:sz w:val="24"/>
          <w:szCs w:val="24"/>
          <w:lang w:val="en-US"/>
        </w:rPr>
        <w:t xml:space="preserve">cause </w:t>
      </w:r>
      <w:r w:rsidR="00174DE7" w:rsidRPr="00302F21">
        <w:rPr>
          <w:rFonts w:ascii="Arial" w:hAnsi="Arial" w:cs="Arial"/>
          <w:sz w:val="24"/>
          <w:szCs w:val="24"/>
          <w:lang w:val="en-US"/>
        </w:rPr>
        <w:t>diminish</w:t>
      </w:r>
      <w:r w:rsidR="00412FEE" w:rsidRPr="00302F21">
        <w:rPr>
          <w:rFonts w:ascii="Arial" w:hAnsi="Arial" w:cs="Arial"/>
          <w:sz w:val="24"/>
          <w:szCs w:val="24"/>
          <w:lang w:val="en-US"/>
        </w:rPr>
        <w:t>ed</w:t>
      </w:r>
      <w:r w:rsidR="00935CAF" w:rsidRPr="00302F21">
        <w:rPr>
          <w:rFonts w:ascii="Arial" w:hAnsi="Arial" w:cs="Arial"/>
          <w:sz w:val="24"/>
          <w:szCs w:val="24"/>
          <w:lang w:val="en-US"/>
        </w:rPr>
        <w:t xml:space="preserve"> </w:t>
      </w:r>
      <w:r w:rsidR="00D01BE6" w:rsidRPr="00302F21">
        <w:rPr>
          <w:rFonts w:ascii="Arial" w:hAnsi="Arial" w:cs="Arial"/>
          <w:sz w:val="24"/>
          <w:szCs w:val="24"/>
          <w:lang w:val="en-US"/>
        </w:rPr>
        <w:t>hepcidin production</w:t>
      </w:r>
      <w:r w:rsidR="00412FEE" w:rsidRPr="00302F21">
        <w:rPr>
          <w:rFonts w:ascii="Arial" w:hAnsi="Arial" w:cs="Arial"/>
          <w:sz w:val="24"/>
          <w:szCs w:val="24"/>
          <w:lang w:val="en-US"/>
        </w:rPr>
        <w:t xml:space="preserve"> which results in systemic and </w:t>
      </w:r>
      <w:r w:rsidR="00445BEA" w:rsidRPr="00302F21">
        <w:rPr>
          <w:rFonts w:ascii="Arial" w:hAnsi="Arial" w:cs="Arial"/>
          <w:sz w:val="24"/>
          <w:szCs w:val="24"/>
          <w:lang w:val="en-US"/>
        </w:rPr>
        <w:t>tissue iron</w:t>
      </w:r>
      <w:r w:rsidR="00914531" w:rsidRPr="00302F21">
        <w:rPr>
          <w:rFonts w:ascii="Arial" w:hAnsi="Arial" w:cs="Arial"/>
          <w:sz w:val="24"/>
          <w:szCs w:val="24"/>
          <w:lang w:val="en-US"/>
        </w:rPr>
        <w:t xml:space="preserve"> overload</w:t>
      </w:r>
      <w:r w:rsidR="00BB4F59" w:rsidRPr="00302F21">
        <w:rPr>
          <w:rFonts w:ascii="Arial" w:hAnsi="Arial" w:cs="Arial"/>
          <w:sz w:val="24"/>
          <w:szCs w:val="24"/>
          <w:lang w:val="en-US"/>
        </w:rPr>
        <w:t xml:space="preserve">, </w:t>
      </w:r>
      <w:r w:rsidR="00775A60" w:rsidRPr="00302F21">
        <w:rPr>
          <w:rFonts w:ascii="Arial" w:hAnsi="Arial" w:cs="Arial"/>
          <w:sz w:val="24"/>
          <w:szCs w:val="24"/>
          <w:lang w:val="en-US"/>
        </w:rPr>
        <w:t xml:space="preserve">referred </w:t>
      </w:r>
      <w:r w:rsidR="00FF791A" w:rsidRPr="00302F21">
        <w:rPr>
          <w:rFonts w:ascii="Arial" w:hAnsi="Arial" w:cs="Arial"/>
          <w:sz w:val="24"/>
          <w:szCs w:val="24"/>
          <w:lang w:val="en-US"/>
        </w:rPr>
        <w:t xml:space="preserve">as </w:t>
      </w:r>
      <w:r w:rsidR="0099661B" w:rsidRPr="00302F21">
        <w:rPr>
          <w:rFonts w:ascii="Arial" w:hAnsi="Arial" w:cs="Arial"/>
          <w:sz w:val="24"/>
          <w:szCs w:val="24"/>
          <w:lang w:val="en-US"/>
        </w:rPr>
        <w:t xml:space="preserve">type 1, type 2A, type 2B  and type 3 </w:t>
      </w:r>
      <w:r w:rsidR="00656BFD" w:rsidRPr="00302F21">
        <w:rPr>
          <w:rFonts w:ascii="Arial" w:hAnsi="Arial" w:cs="Arial"/>
          <w:sz w:val="24"/>
          <w:szCs w:val="24"/>
          <w:lang w:val="en-US"/>
        </w:rPr>
        <w:t>hereditary h</w:t>
      </w:r>
      <w:r w:rsidR="00BB4F59" w:rsidRPr="00302F21">
        <w:rPr>
          <w:rFonts w:ascii="Arial" w:hAnsi="Arial" w:cs="Arial"/>
          <w:sz w:val="24"/>
          <w:szCs w:val="24"/>
          <w:lang w:val="en-US"/>
        </w:rPr>
        <w:t>emochromatosis</w:t>
      </w:r>
      <w:r w:rsidR="0099661B" w:rsidRPr="00302F21">
        <w:rPr>
          <w:rFonts w:ascii="Arial" w:hAnsi="Arial" w:cs="Arial"/>
          <w:sz w:val="24"/>
          <w:szCs w:val="24"/>
          <w:lang w:val="en-US"/>
        </w:rPr>
        <w:t xml:space="preserve">, respectively </w:t>
      </w:r>
      <w:r w:rsidR="00767F8F" w:rsidRPr="00302F21">
        <w:rPr>
          <w:rFonts w:ascii="Arial" w:hAnsi="Arial" w:cs="Arial"/>
          <w:sz w:val="24"/>
          <w:szCs w:val="24"/>
          <w:lang w:val="en-US"/>
        </w:rPr>
        <w:t xml:space="preserve"> </w:t>
      </w:r>
      <w:r w:rsidR="00767F8F"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aulds30hm","properties":{"formattedCitation":"(4)","plainCitation":"(4)"},"citationItems":[{"id":198,"uris":["http://zotero.org/users/2804724/items/NXHS8T62"],"uri":["http://zotero.org/users/2804724/items/NXHS8T62"],"itemData":{"id":198,"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00767F8F"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4</w:t>
      </w:r>
      <w:r w:rsidR="00767F8F" w:rsidRPr="00302F21">
        <w:rPr>
          <w:rFonts w:ascii="Arial" w:hAnsi="Arial" w:cs="Arial"/>
          <w:sz w:val="24"/>
          <w:szCs w:val="24"/>
          <w:lang w:val="en-US"/>
        </w:rPr>
        <w:fldChar w:fldCharType="end"/>
      </w:r>
      <w:r w:rsidR="00623AE4" w:rsidRPr="00302F21">
        <w:rPr>
          <w:rFonts w:ascii="Arial" w:hAnsi="Arial" w:cs="Arial"/>
          <w:sz w:val="24"/>
          <w:szCs w:val="24"/>
          <w:lang w:val="en-US"/>
        </w:rPr>
        <w:t>]</w:t>
      </w:r>
      <w:r w:rsidR="00445BEA" w:rsidRPr="00302F21">
        <w:rPr>
          <w:rFonts w:ascii="Arial" w:hAnsi="Arial" w:cs="Arial"/>
          <w:sz w:val="24"/>
          <w:szCs w:val="24"/>
          <w:lang w:val="en-US"/>
        </w:rPr>
        <w:t>.</w:t>
      </w:r>
      <w:r w:rsidR="00837D06" w:rsidRPr="00302F21">
        <w:rPr>
          <w:rFonts w:ascii="Arial" w:hAnsi="Arial" w:cs="Arial"/>
          <w:sz w:val="24"/>
          <w:szCs w:val="24"/>
          <w:lang w:val="en-US"/>
        </w:rPr>
        <w:t xml:space="preserve"> </w:t>
      </w:r>
      <w:r w:rsidR="00BF081A" w:rsidRPr="00302F21">
        <w:rPr>
          <w:rFonts w:ascii="Arial" w:hAnsi="Arial" w:cs="Arial"/>
          <w:sz w:val="24"/>
          <w:szCs w:val="24"/>
          <w:lang w:val="en-US"/>
        </w:rPr>
        <w:t xml:space="preserve">However, </w:t>
      </w:r>
      <w:r w:rsidR="00FA7584" w:rsidRPr="00302F21">
        <w:rPr>
          <w:rFonts w:ascii="Arial" w:hAnsi="Arial" w:cs="Arial"/>
          <w:sz w:val="24"/>
          <w:szCs w:val="24"/>
          <w:lang w:val="en-US"/>
        </w:rPr>
        <w:t xml:space="preserve">despite the presence of functional wild-type alleles of these genes, </w:t>
      </w:r>
      <w:r w:rsidR="00F72E60" w:rsidRPr="00302F21">
        <w:rPr>
          <w:rFonts w:ascii="Arial" w:hAnsi="Arial" w:cs="Arial"/>
          <w:sz w:val="24"/>
          <w:szCs w:val="24"/>
          <w:lang w:val="en-US"/>
        </w:rPr>
        <w:t xml:space="preserve">low to moderate </w:t>
      </w:r>
      <w:r w:rsidR="004D4D3C" w:rsidRPr="00302F21">
        <w:rPr>
          <w:rFonts w:ascii="Arial" w:hAnsi="Arial" w:cs="Arial"/>
          <w:sz w:val="24"/>
          <w:szCs w:val="24"/>
          <w:lang w:val="en-US"/>
        </w:rPr>
        <w:t xml:space="preserve">tissue </w:t>
      </w:r>
      <w:r w:rsidR="00CF1C52" w:rsidRPr="00302F21">
        <w:rPr>
          <w:rFonts w:ascii="Arial" w:hAnsi="Arial" w:cs="Arial"/>
          <w:sz w:val="24"/>
          <w:szCs w:val="24"/>
          <w:lang w:val="en-US"/>
        </w:rPr>
        <w:t>i</w:t>
      </w:r>
      <w:r w:rsidR="00E467C6" w:rsidRPr="00302F21">
        <w:rPr>
          <w:rFonts w:ascii="Arial" w:hAnsi="Arial" w:cs="Arial"/>
          <w:sz w:val="24"/>
          <w:szCs w:val="24"/>
          <w:lang w:val="en-US"/>
        </w:rPr>
        <w:t xml:space="preserve">ron excess </w:t>
      </w:r>
      <w:r w:rsidR="00CF1C52" w:rsidRPr="00302F21">
        <w:rPr>
          <w:rFonts w:ascii="Arial" w:hAnsi="Arial" w:cs="Arial"/>
          <w:sz w:val="24"/>
          <w:szCs w:val="24"/>
          <w:lang w:val="en-US"/>
        </w:rPr>
        <w:t xml:space="preserve">is </w:t>
      </w:r>
      <w:r w:rsidR="00C51025" w:rsidRPr="00302F21">
        <w:rPr>
          <w:rFonts w:ascii="Arial" w:hAnsi="Arial" w:cs="Arial"/>
          <w:sz w:val="24"/>
          <w:szCs w:val="24"/>
          <w:lang w:val="en-US"/>
        </w:rPr>
        <w:t xml:space="preserve">also </w:t>
      </w:r>
      <w:r w:rsidR="00942BC6" w:rsidRPr="00302F21">
        <w:rPr>
          <w:rFonts w:ascii="Arial" w:hAnsi="Arial" w:cs="Arial"/>
          <w:sz w:val="24"/>
          <w:szCs w:val="24"/>
          <w:lang w:val="en-US"/>
        </w:rPr>
        <w:t xml:space="preserve">observed in </w:t>
      </w:r>
      <w:r w:rsidR="00E467C6" w:rsidRPr="00302F21">
        <w:rPr>
          <w:rFonts w:ascii="Arial" w:hAnsi="Arial" w:cs="Arial"/>
          <w:sz w:val="24"/>
          <w:szCs w:val="24"/>
          <w:lang w:val="en-US"/>
        </w:rPr>
        <w:t xml:space="preserve">alcoholic liver disease, hepatitis C infections, non-alcoholic fatty liver disease, non-alcoholic steatohepatitis and type 2 diabetes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Wk28m3Bp","properties":{"formattedCitation":"{\\rtf (5\\uc0\\u8211{}8)}","plainCitation":"(5–8)"},"citationItems":[{"id":202,"uris":["http://zotero.org/users/2804724/items/CFZQIWTE"],"uri":["http://zotero.org/users/2804724/items/CFZQIWTE"],"itemData":{"id":202,"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66,"uris":["http://zotero.org/users/2804724/items/DXVCK8BG"],"uri":["http://zotero.org/users/2804724/items/DXVCK8BG"],"itemData":{"id":66,"type":"article-journal","title":"Iron overload in nonalcoholic steatohepatitis","container-title":"Advances in Clinical Chemistry","page":"105-132","volume":"55","source":"PubMed","abstract":"Nonalcoholic fatty liver disease (NAFLD) is a major causative agent of chronic liver disease worldwide, but the actual mechanisms responsible for liver injury remain unclear. NAFLD includes a spectrum of clinical entities ranging from simple steatosis to nonalcoholic steatohepatitis (NASH) with possible evolution to cirrhosis and hepatocellular carcinoma. Iron is considered a putative element that interacts with oxygen radicals in inducing liver damage/fibrosis and insulin resistance. The role of hepatic iron in the progression of NASH remains controversial, but in some patients, iron may have a role in the pathogenesis of NASH. Though genetic factors, insulin resistance, dysregulation of iron-regulatory molecules, erythrophagocytosis by Kupffer cells may be responsible for hepatic iron accumulation in NASH, exact mechanisms involved in iron overload remain to be clarified. Iron reduction therapy such as phlebotomy or iron-restricted diet may be promising in patients with NAFLD/NASH to reduce hepatic injury as well as insulin resistance. Larger controlled trials of longer duration are warranted to assess the long-term clinical benefit of phlebotomy and/or iron-restricted diet in NAFLD/NASH.","ISSN":"0065-2423","note":"PMID: 22126026","journalAbbreviation":"Adv Clin Chem","language":"eng","author":[{"family":"Fujita","given":"Naoki"},{"family":"Takei","given":"Yoshiyuki"}],"issued":{"date-parts":[["2011"]]}}},{"id":280,"uris":["http://zotero.org/users/2804724/items/X4G2RN33"],"uri":["http://zotero.org/users/2804724/items/X4G2RN33"],"itemData":{"id":280,"type":"article-journal","title":"Low hepcidin triggers hepatic iron accumulation in patients with hepatitis C","container-title":"Nephrology, Dialysis, Transplantation: Official Publication of the European Dialysis and Transplant Association - European Renal Association","page":"1141-1144","volume":"29","issue":"6","source":"PubMed","abstract":"Persistent hepatitis C virus (HCV) infection is a major cause of chronic liver disease including fibrosis, cirrhosis and hepatocellular carcinoma (HCC). Chronic hepatitis C (CHC) is also a problem in patients with chronic kidney disease (CKD), particularly in those on haemodialysis. Excessive iron in the liver of CHC patients contributes to hepatic fibrosis, cirrhosis and finally HCC, while iron depletion is beneficial. In CHC patients without CKD, in HCV-infected experimental animals and in cell culture studies, serum hepcidin levels and/or cellular hepcidin expression are low and directly suppressed by HCV, radical oxygen species, growth factors and/or transcription factors. In contrast, antiviral therapy (e.g. with pegylated interferon-alpha combined with ribavirin) raises hepcidin levels and reduces iron overload in patients with CHC. Hepcidin directly inhibits HCV replication mediated by STAT3 activation. HCV circumvents hepatic innate antiviral defence by lowering hepcidin. If hepcidin is also low in CKD patients with CHC, iron supplementation should be avoided even in CKD patients with CHC treated with erythropoiesis-stimulating agents.","DOI":"10.1093/ndt/gft467","ISSN":"1460-2385","note":"PMID: 24286977","journalAbbreviation":"Nephrol. Dial. Transplant.","language":"eng","author":[{"family":"Hörl","given":"Walter H."},{"family":"Schmidt","given":"Alice"}],"issued":{"date-parts":[["2014",6]]}}},{"id":70,"uris":["http://zotero.org/users/2804724/items/R73D2WKZ"],"uri":["http://zotero.org/users/2804724/items/R73D2WKZ"],"itemData":{"id":70,"type":"article-journal","title":"Iron metabolism in Nonalcoholic Fatty Liver Disease","container-title":"Current Gastroenterology Reports","page":"8-16","volume":"14","issue":"1","source":"PubMed","abstract":"Non-Alcoholic Fatty Liver Disease (NAFLD) is a common worldwide clinical and major public health problem affecting both adults and children in developed nations. Increased hepatic iron stores are observed in about one-third of adult NAFLD patients. Iron deposition may occur in parenchymal and/or non-parenchymal cells of the reticuloendothelial system (RES). Similar patterns of iron deposition have been associated with increased severity of other chronic liver diseases including HCV infection and dysmetabolic iron overload, suggesting there may be a common mechanism for hepatic iron deposition in these diseases. In NAFLD, iron may potentiate the onset and progression of disease by increasing oxidative stress and altering insulin signaling and lipid metabolism. The impact of iron in these processes may depend upon the sub-cellular location of iron deposition in hepatocytes or RES cells. Iron depletion therapy has shown efficacy at reducing serum aminotransferase levels and improving insulin sensitivity in subjects with NAFLD.","DOI":"10.1007/s11894-011-0234-4","ISSN":"1534-312X","note":"PMID: 22124850","journalAbbreviation":"Curr Gastroenterol Rep","language":"eng","author":[{"family":"Nelson","given":"James E."},{"family":"Klintworth","given":"Heather"},{"family":"Kowdley","given":"Kris V."}],"issued":{"date-parts":[["2012",2]]}}}],"schema":"https://github.com/citation-style-language/schema/raw/master/csl-citation.json"} </w:instrText>
      </w:r>
      <w:r w:rsidR="002A0DD7" w:rsidRPr="00302F21">
        <w:rPr>
          <w:rFonts w:ascii="Arial" w:hAnsi="Arial" w:cs="Arial"/>
          <w:sz w:val="24"/>
          <w:szCs w:val="24"/>
          <w:lang w:val="en-US"/>
        </w:rPr>
        <w:fldChar w:fldCharType="separate"/>
      </w:r>
      <w:r w:rsidR="00382245" w:rsidRPr="00302F21">
        <w:rPr>
          <w:rFonts w:ascii="Arial" w:hAnsi="Arial" w:cs="Arial"/>
          <w:sz w:val="24"/>
          <w:szCs w:val="24"/>
        </w:rPr>
        <w:t>[</w:t>
      </w:r>
      <w:r w:rsidR="00123973" w:rsidRPr="00302F21">
        <w:rPr>
          <w:rFonts w:ascii="Arial" w:hAnsi="Arial" w:cs="Arial"/>
          <w:sz w:val="24"/>
          <w:szCs w:val="24"/>
        </w:rPr>
        <w:t>5–8</w:t>
      </w:r>
      <w:r w:rsidR="002A0DD7" w:rsidRPr="00302F21">
        <w:rPr>
          <w:rFonts w:ascii="Arial" w:hAnsi="Arial" w:cs="Arial"/>
          <w:sz w:val="24"/>
          <w:szCs w:val="24"/>
          <w:lang w:val="en-US"/>
        </w:rPr>
        <w:fldChar w:fldCharType="end"/>
      </w:r>
      <w:r w:rsidR="00382245" w:rsidRPr="00302F21">
        <w:rPr>
          <w:rFonts w:ascii="Arial" w:hAnsi="Arial" w:cs="Arial"/>
          <w:sz w:val="24"/>
          <w:szCs w:val="24"/>
          <w:lang w:val="en-US"/>
        </w:rPr>
        <w:t>]</w:t>
      </w:r>
      <w:r w:rsidR="00FA7584" w:rsidRPr="00302F21">
        <w:rPr>
          <w:rFonts w:ascii="Arial" w:hAnsi="Arial" w:cs="Arial"/>
          <w:sz w:val="24"/>
          <w:szCs w:val="24"/>
          <w:lang w:val="en-US"/>
        </w:rPr>
        <w:t xml:space="preserve">. </w:t>
      </w:r>
      <w:r w:rsidR="00F56C9A" w:rsidRPr="00302F21">
        <w:rPr>
          <w:rFonts w:ascii="Arial" w:hAnsi="Arial" w:cs="Arial"/>
          <w:sz w:val="24"/>
          <w:szCs w:val="24"/>
          <w:lang w:val="en-US"/>
        </w:rPr>
        <w:t>In these cases, iron loading</w:t>
      </w:r>
      <w:r w:rsidR="00777AD8" w:rsidRPr="00302F21">
        <w:rPr>
          <w:rFonts w:ascii="Arial" w:hAnsi="Arial" w:cs="Arial"/>
          <w:sz w:val="24"/>
          <w:szCs w:val="24"/>
          <w:lang w:val="en-US"/>
        </w:rPr>
        <w:t xml:space="preserve"> </w:t>
      </w:r>
      <w:r w:rsidR="001946E9" w:rsidRPr="00302F21">
        <w:rPr>
          <w:rFonts w:ascii="Arial" w:hAnsi="Arial" w:cs="Arial"/>
          <w:sz w:val="24"/>
          <w:szCs w:val="24"/>
          <w:lang w:val="en-US"/>
        </w:rPr>
        <w:t>can exacerbate</w:t>
      </w:r>
      <w:r w:rsidR="00F56C9A" w:rsidRPr="00302F21">
        <w:rPr>
          <w:rFonts w:ascii="Arial" w:hAnsi="Arial" w:cs="Arial"/>
          <w:sz w:val="24"/>
          <w:szCs w:val="24"/>
          <w:lang w:val="en-US"/>
        </w:rPr>
        <w:t xml:space="preserve"> the pathophysiology</w:t>
      </w:r>
      <w:r w:rsidR="00C8219F" w:rsidRPr="00302F21">
        <w:rPr>
          <w:rFonts w:ascii="Arial" w:hAnsi="Arial" w:cs="Arial"/>
          <w:sz w:val="24"/>
          <w:szCs w:val="24"/>
          <w:lang w:val="en-US"/>
        </w:rPr>
        <w:t xml:space="preserve"> via excess-iron-induced oxidative stress</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vu9ud1urd","properties":{"formattedCitation":"(9)","plainCitation":"(9)"},"citationItems":[{"id":346,"uris":["http://zotero.org/users/2804724/items/NG7AMRSQ"],"uri":["http://zotero.org/users/2804724/items/NG7AMRSQ"],"itemData":{"id":346,"type":"article-journal","title":"Oxidative stress as a crucial factor in liver diseases","container-title":"World Journal of Gastroenterology : WJG","page":"8082-8091","volume":"20","issue":"25","source":"PubMed Central","abstract":"Redox state constitutes an important background of numerous liver disorders. The redox state participates in the course of inflammatory, metabolic and proliferative liver diseases. Reactive oxygen species (ROS) are primarily produced in the mitochondria and in the endoplasmic reticulum of hepatocytes via the cytochrome P450 enzymes. Under the proper conditions, cells are equipped with special molecular strategies that control the level of oxidative stress and maintain a balance between oxidant and antioxidant particles. Oxidative stress represents an imbalance between oxidant and antioxidant agents. Hepatocytic proteins, lipids and DNA are among the cellular structures that are primarily affected by ROS and reactive nitrogen species. The process results in structural and functional abnormalities in the liver. Thus, the phenomenon of oxidative stress should be investigated for several reasons. First, it may explain the pathogenesis of various liver disorders. Moreover, monitoring oxidative markers among hepatocytes offers the potential to diagnose the degree of liver damage and ultimately to observe the response to pharmacological therapies. The present report focuses on the role of oxidative stress in selected liver diseases.","DOI":"10.3748/wjg.v20.i25.8082","ISSN":"1007-9327","note":"PMID: 25009380\nPMCID: PMC4081679","journalAbbreviation":"World J Gastroenterol","author":[{"family":"Cichoż-Lach","given":"Halina"},{"family":"Michalak","given":"Agata"}],"issued":{"date-parts":[["2014",7,7]]}}}],"schema":"https://github.com/citation-style-language/schema/raw/master/csl-citation.json"} </w:instrText>
      </w:r>
      <w:r w:rsidR="002A0DD7" w:rsidRPr="00302F21">
        <w:rPr>
          <w:rFonts w:ascii="Arial" w:hAnsi="Arial" w:cs="Arial"/>
          <w:sz w:val="24"/>
          <w:szCs w:val="24"/>
          <w:lang w:val="en-US"/>
        </w:rPr>
        <w:fldChar w:fldCharType="separate"/>
      </w:r>
      <w:r w:rsidR="00837C5E" w:rsidRPr="00302F21">
        <w:rPr>
          <w:rFonts w:ascii="Arial" w:hAnsi="Arial" w:cs="Arial"/>
          <w:sz w:val="24"/>
        </w:rPr>
        <w:t>[</w:t>
      </w:r>
      <w:r w:rsidR="00123973" w:rsidRPr="00302F21">
        <w:rPr>
          <w:rFonts w:ascii="Arial" w:hAnsi="Arial" w:cs="Arial"/>
          <w:sz w:val="24"/>
        </w:rPr>
        <w:t>9</w:t>
      </w:r>
      <w:r w:rsidR="002A0DD7" w:rsidRPr="00302F21">
        <w:rPr>
          <w:rFonts w:ascii="Arial" w:hAnsi="Arial" w:cs="Arial"/>
          <w:sz w:val="24"/>
          <w:szCs w:val="24"/>
          <w:lang w:val="en-US"/>
        </w:rPr>
        <w:fldChar w:fldCharType="end"/>
      </w:r>
      <w:r w:rsidR="00837C5E" w:rsidRPr="00302F21">
        <w:rPr>
          <w:rFonts w:ascii="Arial" w:hAnsi="Arial" w:cs="Arial"/>
          <w:sz w:val="24"/>
          <w:szCs w:val="24"/>
          <w:lang w:val="en-US"/>
        </w:rPr>
        <w:t>]</w:t>
      </w:r>
      <w:r w:rsidR="00F56C9A" w:rsidRPr="00302F21">
        <w:rPr>
          <w:rFonts w:ascii="Arial" w:hAnsi="Arial" w:cs="Arial"/>
          <w:sz w:val="24"/>
          <w:szCs w:val="24"/>
          <w:lang w:val="en-US"/>
        </w:rPr>
        <w:t>. Thus, it is important to</w:t>
      </w:r>
      <w:r w:rsidR="00777AD8" w:rsidRPr="00302F21">
        <w:rPr>
          <w:rFonts w:ascii="Arial" w:hAnsi="Arial" w:cs="Arial"/>
          <w:sz w:val="24"/>
          <w:szCs w:val="24"/>
          <w:lang w:val="en-US"/>
        </w:rPr>
        <w:t xml:space="preserve"> </w:t>
      </w:r>
      <w:r w:rsidR="00AB29F5" w:rsidRPr="00302F21">
        <w:rPr>
          <w:rFonts w:ascii="Arial" w:hAnsi="Arial" w:cs="Arial"/>
          <w:sz w:val="24"/>
          <w:szCs w:val="24"/>
          <w:lang w:val="en-US"/>
        </w:rPr>
        <w:t xml:space="preserve">fully </w:t>
      </w:r>
      <w:r w:rsidR="004E2C2D" w:rsidRPr="00302F21">
        <w:rPr>
          <w:rFonts w:ascii="Arial" w:hAnsi="Arial" w:cs="Arial"/>
          <w:sz w:val="24"/>
          <w:szCs w:val="24"/>
          <w:lang w:val="en-US"/>
        </w:rPr>
        <w:t xml:space="preserve">delineate </w:t>
      </w:r>
      <w:r w:rsidR="00F56C9A" w:rsidRPr="00302F21">
        <w:rPr>
          <w:rFonts w:ascii="Arial" w:hAnsi="Arial" w:cs="Arial"/>
          <w:sz w:val="24"/>
          <w:szCs w:val="24"/>
          <w:lang w:val="en-US"/>
        </w:rPr>
        <w:t>the</w:t>
      </w:r>
      <w:r w:rsidR="00777AD8" w:rsidRPr="00302F21">
        <w:rPr>
          <w:rFonts w:ascii="Arial" w:hAnsi="Arial" w:cs="Arial"/>
          <w:sz w:val="24"/>
          <w:szCs w:val="24"/>
          <w:lang w:val="en-US"/>
        </w:rPr>
        <w:t xml:space="preserve"> </w:t>
      </w:r>
      <w:r w:rsidR="00362E4C" w:rsidRPr="00302F21">
        <w:rPr>
          <w:rFonts w:ascii="Arial" w:hAnsi="Arial" w:cs="Arial"/>
          <w:sz w:val="24"/>
          <w:szCs w:val="24"/>
          <w:lang w:val="en-US"/>
        </w:rPr>
        <w:t xml:space="preserve">iron-sensing </w:t>
      </w:r>
      <w:r w:rsidR="00F56C9A" w:rsidRPr="00302F21">
        <w:rPr>
          <w:rFonts w:ascii="Arial" w:hAnsi="Arial" w:cs="Arial"/>
          <w:sz w:val="24"/>
          <w:szCs w:val="24"/>
          <w:lang w:val="en-US"/>
        </w:rPr>
        <w:t>mechanism</w:t>
      </w:r>
      <w:r w:rsidR="002D345E" w:rsidRPr="00302F21">
        <w:rPr>
          <w:rFonts w:ascii="Arial" w:hAnsi="Arial" w:cs="Arial"/>
          <w:sz w:val="24"/>
          <w:szCs w:val="24"/>
          <w:lang w:val="en-US"/>
        </w:rPr>
        <w:t>s</w:t>
      </w:r>
      <w:r w:rsidR="00F56C9A" w:rsidRPr="00302F21">
        <w:rPr>
          <w:rFonts w:ascii="Arial" w:hAnsi="Arial" w:cs="Arial"/>
          <w:sz w:val="24"/>
          <w:szCs w:val="24"/>
          <w:lang w:val="en-US"/>
        </w:rPr>
        <w:t xml:space="preserve"> to form</w:t>
      </w:r>
      <w:r w:rsidR="00BF4564" w:rsidRPr="00302F21">
        <w:rPr>
          <w:rFonts w:ascii="Arial" w:hAnsi="Arial" w:cs="Arial"/>
          <w:sz w:val="24"/>
          <w:szCs w:val="24"/>
          <w:lang w:val="en-US"/>
        </w:rPr>
        <w:t xml:space="preserve">ulate therapeutic interventions, particularly </w:t>
      </w:r>
      <w:r w:rsidR="00F56C9A" w:rsidRPr="00302F21">
        <w:rPr>
          <w:rFonts w:ascii="Arial" w:hAnsi="Arial" w:cs="Arial"/>
          <w:sz w:val="24"/>
          <w:szCs w:val="24"/>
          <w:lang w:val="en-US"/>
        </w:rPr>
        <w:t xml:space="preserve">for </w:t>
      </w:r>
      <w:r w:rsidR="00BF4564" w:rsidRPr="00302F21">
        <w:rPr>
          <w:rFonts w:ascii="Arial" w:hAnsi="Arial" w:cs="Arial"/>
          <w:sz w:val="24"/>
          <w:szCs w:val="24"/>
          <w:lang w:val="en-US"/>
        </w:rPr>
        <w:t xml:space="preserve">the low-moderate </w:t>
      </w:r>
      <w:r w:rsidR="00446856" w:rsidRPr="00302F21">
        <w:rPr>
          <w:rFonts w:ascii="Arial" w:hAnsi="Arial" w:cs="Arial"/>
          <w:sz w:val="24"/>
          <w:szCs w:val="24"/>
          <w:lang w:val="en-US"/>
        </w:rPr>
        <w:t>iron-loaded conditions whe</w:t>
      </w:r>
      <w:r w:rsidR="00086CD9" w:rsidRPr="00302F21">
        <w:rPr>
          <w:rFonts w:ascii="Arial" w:hAnsi="Arial" w:cs="Arial"/>
          <w:sz w:val="24"/>
          <w:szCs w:val="24"/>
          <w:lang w:val="en-US"/>
        </w:rPr>
        <w:t xml:space="preserve">re, unlike </w:t>
      </w:r>
      <w:r w:rsidR="00656BFD" w:rsidRPr="00302F21">
        <w:rPr>
          <w:rFonts w:ascii="Arial" w:hAnsi="Arial" w:cs="Arial"/>
          <w:sz w:val="24"/>
          <w:szCs w:val="24"/>
          <w:lang w:val="en-US"/>
        </w:rPr>
        <w:t xml:space="preserve">hereditary </w:t>
      </w:r>
      <w:r w:rsidR="00086CD9" w:rsidRPr="00302F21">
        <w:rPr>
          <w:rFonts w:ascii="Arial" w:hAnsi="Arial" w:cs="Arial"/>
          <w:sz w:val="24"/>
          <w:szCs w:val="24"/>
          <w:lang w:val="en-US"/>
        </w:rPr>
        <w:t xml:space="preserve">hemochromatosis, </w:t>
      </w:r>
      <w:r w:rsidR="007000A3" w:rsidRPr="00302F21">
        <w:rPr>
          <w:rFonts w:ascii="Arial" w:hAnsi="Arial" w:cs="Arial"/>
          <w:sz w:val="24"/>
          <w:szCs w:val="24"/>
          <w:lang w:val="en-US"/>
        </w:rPr>
        <w:t>phlebotomy is not practice</w:t>
      </w:r>
      <w:r w:rsidR="00086CD9" w:rsidRPr="00302F21">
        <w:rPr>
          <w:rFonts w:ascii="Arial" w:hAnsi="Arial" w:cs="Arial"/>
          <w:sz w:val="24"/>
          <w:szCs w:val="24"/>
          <w:lang w:val="en-US"/>
        </w:rPr>
        <w:t>d</w:t>
      </w:r>
      <w:r w:rsidR="007000A3" w:rsidRPr="00302F21">
        <w:rPr>
          <w:rFonts w:ascii="Arial" w:hAnsi="Arial" w:cs="Arial"/>
          <w:sz w:val="24"/>
          <w:szCs w:val="24"/>
          <w:lang w:val="en-US"/>
        </w:rPr>
        <w:t xml:space="preserve"> for removal</w:t>
      </w:r>
      <w:r w:rsidR="00086CD9" w:rsidRPr="00302F21">
        <w:rPr>
          <w:rFonts w:ascii="Arial" w:hAnsi="Arial" w:cs="Arial"/>
          <w:sz w:val="24"/>
          <w:szCs w:val="24"/>
          <w:lang w:val="en-US"/>
        </w:rPr>
        <w:t xml:space="preserve"> of excess iron. </w:t>
      </w:r>
    </w:p>
    <w:p w:rsidR="00846CAC" w:rsidRPr="00302F21" w:rsidRDefault="00846CAC" w:rsidP="004D0A95">
      <w:pPr>
        <w:spacing w:after="0" w:line="360" w:lineRule="auto"/>
        <w:rPr>
          <w:rFonts w:ascii="Arial" w:hAnsi="Arial" w:cs="Arial"/>
          <w:sz w:val="24"/>
          <w:szCs w:val="24"/>
          <w:lang w:val="en-US"/>
        </w:rPr>
      </w:pPr>
    </w:p>
    <w:p w:rsidR="00FC7B3B" w:rsidRPr="00302F21" w:rsidRDefault="007075C6"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The mRNA response of </w:t>
      </w:r>
      <w:r w:rsidRPr="00302F21">
        <w:rPr>
          <w:rFonts w:ascii="Arial" w:hAnsi="Arial" w:cs="Arial"/>
          <w:i/>
          <w:sz w:val="24"/>
          <w:szCs w:val="24"/>
          <w:lang w:val="en-US"/>
        </w:rPr>
        <w:t>HFE</w:t>
      </w:r>
      <w:r w:rsidRPr="00302F21">
        <w:rPr>
          <w:rFonts w:ascii="Arial" w:hAnsi="Arial" w:cs="Arial"/>
          <w:sz w:val="24"/>
          <w:szCs w:val="24"/>
          <w:lang w:val="en-US"/>
        </w:rPr>
        <w:t xml:space="preserve"> to a range of increasing extracellular iron, elevated intracellular iron and its relationship with </w:t>
      </w:r>
      <w:r w:rsidRPr="00302F21">
        <w:rPr>
          <w:rFonts w:ascii="Arial" w:hAnsi="Arial" w:cs="Arial"/>
          <w:i/>
          <w:sz w:val="24"/>
          <w:szCs w:val="24"/>
          <w:lang w:val="en-US"/>
        </w:rPr>
        <w:t xml:space="preserve">HAMP </w:t>
      </w:r>
      <w:r w:rsidRPr="00302F21">
        <w:rPr>
          <w:rFonts w:ascii="Arial" w:hAnsi="Arial" w:cs="Arial"/>
          <w:sz w:val="24"/>
          <w:szCs w:val="24"/>
          <w:lang w:val="en-US"/>
        </w:rPr>
        <w:t xml:space="preserve">expression has not been studied so far. </w:t>
      </w:r>
      <w:r w:rsidR="00846CAC" w:rsidRPr="00302F21">
        <w:rPr>
          <w:rFonts w:ascii="Arial" w:hAnsi="Arial" w:cs="Arial"/>
          <w:sz w:val="24"/>
          <w:szCs w:val="24"/>
          <w:lang w:val="en-US"/>
        </w:rPr>
        <w:t xml:space="preserve">Hence, in this </w:t>
      </w:r>
      <w:r w:rsidR="00231F1D" w:rsidRPr="00302F21">
        <w:rPr>
          <w:rFonts w:ascii="Arial" w:hAnsi="Arial" w:cs="Arial"/>
          <w:sz w:val="24"/>
          <w:szCs w:val="24"/>
          <w:lang w:val="en-US"/>
        </w:rPr>
        <w:t xml:space="preserve">short </w:t>
      </w:r>
      <w:r w:rsidR="00846CAC" w:rsidRPr="00302F21">
        <w:rPr>
          <w:rFonts w:ascii="Arial" w:hAnsi="Arial" w:cs="Arial"/>
          <w:sz w:val="24"/>
          <w:szCs w:val="24"/>
          <w:lang w:val="en-US"/>
        </w:rPr>
        <w:t>study,</w:t>
      </w:r>
      <w:r w:rsidR="00777AD8" w:rsidRPr="00302F21">
        <w:rPr>
          <w:rFonts w:ascii="Arial" w:hAnsi="Arial" w:cs="Arial"/>
          <w:sz w:val="24"/>
          <w:szCs w:val="24"/>
          <w:lang w:val="en-US"/>
        </w:rPr>
        <w:t xml:space="preserve"> </w:t>
      </w:r>
      <w:r w:rsidR="009C4BF2" w:rsidRPr="00302F21">
        <w:rPr>
          <w:rFonts w:ascii="Arial" w:hAnsi="Arial" w:cs="Arial"/>
          <w:sz w:val="24"/>
          <w:szCs w:val="24"/>
          <w:lang w:val="en-US"/>
        </w:rPr>
        <w:t>we investigated the effect of a range of holotransferrin</w:t>
      </w:r>
      <w:r w:rsidR="00E93648" w:rsidRPr="00302F21">
        <w:rPr>
          <w:rFonts w:ascii="Arial" w:hAnsi="Arial" w:cs="Arial"/>
          <w:sz w:val="24"/>
          <w:szCs w:val="24"/>
          <w:lang w:val="en-US"/>
        </w:rPr>
        <w:t xml:space="preserve"> (holo-Tf) </w:t>
      </w:r>
      <w:r w:rsidR="000E6EC7" w:rsidRPr="00302F21">
        <w:rPr>
          <w:rFonts w:ascii="Arial" w:hAnsi="Arial" w:cs="Arial"/>
          <w:sz w:val="24"/>
          <w:szCs w:val="24"/>
          <w:lang w:val="en-US"/>
        </w:rPr>
        <w:t xml:space="preserve">concentrations </w:t>
      </w:r>
      <w:r w:rsidR="00E93648" w:rsidRPr="00302F21">
        <w:rPr>
          <w:rFonts w:ascii="Arial" w:hAnsi="Arial" w:cs="Arial"/>
          <w:sz w:val="24"/>
          <w:szCs w:val="24"/>
          <w:lang w:val="en-US"/>
        </w:rPr>
        <w:t xml:space="preserve">(1 to 8 g/L) </w:t>
      </w:r>
      <w:r w:rsidR="009C4BF2" w:rsidRPr="00302F21">
        <w:rPr>
          <w:rFonts w:ascii="Arial" w:hAnsi="Arial" w:cs="Arial"/>
          <w:sz w:val="24"/>
          <w:szCs w:val="24"/>
          <w:lang w:val="en-US"/>
        </w:rPr>
        <w:t xml:space="preserve">on </w:t>
      </w:r>
      <w:r w:rsidR="009C4BF2" w:rsidRPr="00302F21">
        <w:rPr>
          <w:rFonts w:ascii="Arial" w:hAnsi="Arial" w:cs="Arial"/>
          <w:i/>
          <w:sz w:val="24"/>
          <w:szCs w:val="24"/>
          <w:lang w:val="en-US"/>
        </w:rPr>
        <w:t>HFE</w:t>
      </w:r>
      <w:r w:rsidR="009C4BF2" w:rsidRPr="00302F21">
        <w:rPr>
          <w:rFonts w:ascii="Arial" w:hAnsi="Arial" w:cs="Arial"/>
          <w:sz w:val="24"/>
          <w:szCs w:val="24"/>
          <w:lang w:val="en-US"/>
        </w:rPr>
        <w:t xml:space="preserve"> and </w:t>
      </w:r>
      <w:r w:rsidR="009C4BF2" w:rsidRPr="00302F21">
        <w:rPr>
          <w:rFonts w:ascii="Arial" w:hAnsi="Arial" w:cs="Arial"/>
          <w:i/>
          <w:sz w:val="24"/>
          <w:szCs w:val="24"/>
          <w:lang w:val="en-US"/>
        </w:rPr>
        <w:t>HAMP</w:t>
      </w:r>
      <w:r w:rsidR="009C4BF2" w:rsidRPr="00302F21">
        <w:rPr>
          <w:rFonts w:ascii="Arial" w:hAnsi="Arial" w:cs="Arial"/>
          <w:sz w:val="24"/>
          <w:szCs w:val="24"/>
          <w:lang w:val="en-US"/>
        </w:rPr>
        <w:t xml:space="preserve"> mRNA expression</w:t>
      </w:r>
      <w:r w:rsidR="006B2438" w:rsidRPr="00302F21">
        <w:rPr>
          <w:rFonts w:ascii="Arial" w:hAnsi="Arial" w:cs="Arial"/>
          <w:sz w:val="24"/>
          <w:szCs w:val="24"/>
          <w:lang w:val="en-US"/>
        </w:rPr>
        <w:t>s, and</w:t>
      </w:r>
      <w:r w:rsidR="00873482" w:rsidRPr="00302F21">
        <w:rPr>
          <w:rFonts w:ascii="Arial" w:hAnsi="Arial" w:cs="Arial"/>
          <w:sz w:val="24"/>
          <w:szCs w:val="24"/>
          <w:lang w:val="en-US"/>
        </w:rPr>
        <w:t xml:space="preserve"> intracellular iron content</w:t>
      </w:r>
      <w:r w:rsidR="00D43516" w:rsidRPr="00302F21">
        <w:rPr>
          <w:rFonts w:ascii="Arial" w:hAnsi="Arial" w:cs="Arial"/>
          <w:sz w:val="24"/>
          <w:szCs w:val="24"/>
          <w:lang w:val="en-US"/>
        </w:rPr>
        <w:t xml:space="preserve">. First, we observed these responses in </w:t>
      </w:r>
      <w:r w:rsidR="00D64E71" w:rsidRPr="00302F21">
        <w:rPr>
          <w:rFonts w:ascii="Arial" w:hAnsi="Arial" w:cs="Arial"/>
          <w:sz w:val="24"/>
          <w:szCs w:val="24"/>
          <w:lang w:val="en-US"/>
        </w:rPr>
        <w:t xml:space="preserve">the </w:t>
      </w:r>
      <w:r w:rsidR="00D43516" w:rsidRPr="00302F21">
        <w:rPr>
          <w:rFonts w:ascii="Arial" w:hAnsi="Arial" w:cs="Arial"/>
          <w:sz w:val="24"/>
          <w:szCs w:val="24"/>
          <w:lang w:val="en-US"/>
        </w:rPr>
        <w:t xml:space="preserve">wild type (Wt) </w:t>
      </w:r>
      <w:r w:rsidR="009C4BF2" w:rsidRPr="00302F21">
        <w:rPr>
          <w:rFonts w:ascii="Arial" w:hAnsi="Arial" w:cs="Arial"/>
          <w:sz w:val="24"/>
          <w:szCs w:val="24"/>
          <w:lang w:val="en-US"/>
        </w:rPr>
        <w:t>HepG2 cells</w:t>
      </w:r>
      <w:r w:rsidR="00703083" w:rsidRPr="00302F21">
        <w:rPr>
          <w:rFonts w:ascii="Arial" w:hAnsi="Arial" w:cs="Arial"/>
          <w:sz w:val="24"/>
          <w:szCs w:val="24"/>
          <w:lang w:val="en-US"/>
        </w:rPr>
        <w:t>, where h</w:t>
      </w:r>
      <w:r w:rsidR="00E93648" w:rsidRPr="00302F21">
        <w:rPr>
          <w:rFonts w:ascii="Arial" w:hAnsi="Arial" w:cs="Arial"/>
          <w:sz w:val="24"/>
          <w:szCs w:val="24"/>
          <w:lang w:val="en-US"/>
        </w:rPr>
        <w:t xml:space="preserve">olo-Tf supplementation </w:t>
      </w:r>
      <w:r w:rsidR="00D43516" w:rsidRPr="00302F21">
        <w:rPr>
          <w:rFonts w:ascii="Arial" w:hAnsi="Arial" w:cs="Arial"/>
          <w:sz w:val="24"/>
          <w:szCs w:val="24"/>
          <w:lang w:val="en-US"/>
        </w:rPr>
        <w:t>represent</w:t>
      </w:r>
      <w:r w:rsidR="00777AD8" w:rsidRPr="00302F21">
        <w:rPr>
          <w:rFonts w:ascii="Arial" w:hAnsi="Arial" w:cs="Arial"/>
          <w:sz w:val="24"/>
          <w:szCs w:val="24"/>
          <w:lang w:val="en-US"/>
        </w:rPr>
        <w:t xml:space="preserve"> </w:t>
      </w:r>
      <w:r w:rsidR="000E6EC7" w:rsidRPr="00302F21">
        <w:rPr>
          <w:rFonts w:ascii="Arial" w:hAnsi="Arial" w:cs="Arial"/>
          <w:sz w:val="24"/>
          <w:szCs w:val="24"/>
          <w:lang w:val="en-US"/>
        </w:rPr>
        <w:t xml:space="preserve">physiological conditions with </w:t>
      </w:r>
      <w:r w:rsidR="00703083" w:rsidRPr="00302F21">
        <w:rPr>
          <w:rFonts w:ascii="Arial" w:hAnsi="Arial" w:cs="Arial"/>
          <w:sz w:val="24"/>
          <w:szCs w:val="24"/>
          <w:lang w:val="en-US"/>
        </w:rPr>
        <w:t>extracel</w:t>
      </w:r>
      <w:r w:rsidR="000E6EC7" w:rsidRPr="00302F21">
        <w:rPr>
          <w:rFonts w:ascii="Arial" w:hAnsi="Arial" w:cs="Arial"/>
          <w:sz w:val="24"/>
          <w:szCs w:val="24"/>
          <w:lang w:val="en-US"/>
        </w:rPr>
        <w:t>lular (systemic) iron elevation</w:t>
      </w:r>
      <w:r w:rsidR="00777AD8" w:rsidRPr="00302F21">
        <w:rPr>
          <w:rFonts w:ascii="Arial" w:hAnsi="Arial" w:cs="Arial"/>
          <w:sz w:val="24"/>
          <w:szCs w:val="24"/>
          <w:lang w:val="en-US"/>
        </w:rPr>
        <w:t xml:space="preserve"> </w:t>
      </w:r>
      <w:r w:rsidR="003231BB" w:rsidRPr="00302F21">
        <w:rPr>
          <w:rFonts w:ascii="Arial" w:hAnsi="Arial" w:cs="Arial"/>
          <w:sz w:val="24"/>
          <w:szCs w:val="24"/>
          <w:lang w:val="en-US"/>
        </w:rPr>
        <w:t xml:space="preserve">prior to </w:t>
      </w:r>
      <w:r w:rsidR="00703083" w:rsidRPr="00302F21">
        <w:rPr>
          <w:rFonts w:ascii="Arial" w:hAnsi="Arial" w:cs="Arial"/>
          <w:sz w:val="24"/>
          <w:szCs w:val="24"/>
          <w:lang w:val="en-US"/>
        </w:rPr>
        <w:t>intracel</w:t>
      </w:r>
      <w:r w:rsidR="000E6EC7" w:rsidRPr="00302F21">
        <w:rPr>
          <w:rFonts w:ascii="Arial" w:hAnsi="Arial" w:cs="Arial"/>
          <w:sz w:val="24"/>
          <w:szCs w:val="24"/>
          <w:lang w:val="en-US"/>
        </w:rPr>
        <w:t>lular/tissue iron loading.</w:t>
      </w:r>
      <w:r w:rsidR="00FB0B79" w:rsidRPr="00302F21">
        <w:rPr>
          <w:rFonts w:ascii="Arial" w:hAnsi="Arial" w:cs="Arial"/>
          <w:sz w:val="24"/>
          <w:szCs w:val="24"/>
          <w:lang w:val="en-US"/>
        </w:rPr>
        <w:t xml:space="preserve"> Then</w:t>
      </w:r>
      <w:r w:rsidR="00873482" w:rsidRPr="00302F21">
        <w:rPr>
          <w:rFonts w:ascii="Arial" w:hAnsi="Arial" w:cs="Arial"/>
          <w:sz w:val="24"/>
          <w:szCs w:val="24"/>
          <w:lang w:val="en-US"/>
        </w:rPr>
        <w:t xml:space="preserve">, we </w:t>
      </w:r>
      <w:r w:rsidR="009C4BF2" w:rsidRPr="00302F21">
        <w:rPr>
          <w:rFonts w:ascii="Arial" w:hAnsi="Arial" w:cs="Arial"/>
          <w:sz w:val="24"/>
          <w:szCs w:val="24"/>
          <w:lang w:val="en-US"/>
        </w:rPr>
        <w:t xml:space="preserve">examined </w:t>
      </w:r>
      <w:r w:rsidR="006B2438" w:rsidRPr="00302F21">
        <w:rPr>
          <w:rFonts w:ascii="Arial" w:hAnsi="Arial" w:cs="Arial"/>
          <w:sz w:val="24"/>
          <w:szCs w:val="24"/>
          <w:lang w:val="en-US"/>
        </w:rPr>
        <w:t>the</w:t>
      </w:r>
      <w:r w:rsidR="00873482" w:rsidRPr="00302F21">
        <w:rPr>
          <w:rFonts w:ascii="Arial" w:hAnsi="Arial" w:cs="Arial"/>
          <w:sz w:val="24"/>
          <w:szCs w:val="24"/>
          <w:lang w:val="en-US"/>
        </w:rPr>
        <w:t xml:space="preserve"> responses </w:t>
      </w:r>
      <w:r w:rsidR="000E6EC7" w:rsidRPr="00302F21">
        <w:rPr>
          <w:rFonts w:ascii="Arial" w:hAnsi="Arial" w:cs="Arial"/>
          <w:sz w:val="24"/>
          <w:szCs w:val="24"/>
          <w:lang w:val="en-US"/>
        </w:rPr>
        <w:t>in the</w:t>
      </w:r>
      <w:r w:rsidR="009C4BF2" w:rsidRPr="00302F21">
        <w:rPr>
          <w:rFonts w:ascii="Arial" w:hAnsi="Arial" w:cs="Arial"/>
          <w:sz w:val="24"/>
          <w:szCs w:val="24"/>
          <w:lang w:val="en-US"/>
        </w:rPr>
        <w:t xml:space="preserve"> previously </w:t>
      </w:r>
      <w:r w:rsidR="00703083" w:rsidRPr="00302F21">
        <w:rPr>
          <w:rFonts w:ascii="Arial" w:hAnsi="Arial" w:cs="Arial"/>
          <w:sz w:val="24"/>
          <w:szCs w:val="24"/>
          <w:lang w:val="en-US"/>
        </w:rPr>
        <w:t>characterized</w:t>
      </w:r>
      <w:r w:rsidR="00777AD8" w:rsidRPr="00302F21">
        <w:rPr>
          <w:rFonts w:ascii="Arial" w:hAnsi="Arial" w:cs="Arial"/>
          <w:sz w:val="24"/>
          <w:szCs w:val="24"/>
          <w:lang w:val="en-US"/>
        </w:rPr>
        <w:t xml:space="preserve"> </w:t>
      </w:r>
      <w:r w:rsidR="00240FB1" w:rsidRPr="00302F21">
        <w:rPr>
          <w:rFonts w:ascii="Arial" w:hAnsi="Arial" w:cs="Arial"/>
          <w:sz w:val="24"/>
          <w:szCs w:val="24"/>
          <w:lang w:val="en-US"/>
        </w:rPr>
        <w:t xml:space="preserve">recombinant (rec)-TfR1 </w:t>
      </w:r>
      <w:r w:rsidR="009C4BF2" w:rsidRPr="00302F21">
        <w:rPr>
          <w:rFonts w:ascii="Arial" w:hAnsi="Arial" w:cs="Arial"/>
          <w:sz w:val="24"/>
          <w:szCs w:val="24"/>
          <w:lang w:val="en-US"/>
        </w:rPr>
        <w:t>HepG2 cells</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3LZFsmRe","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873482" w:rsidRPr="00302F21">
        <w:rPr>
          <w:rFonts w:ascii="Arial" w:hAnsi="Arial" w:cs="Arial"/>
          <w:sz w:val="24"/>
          <w:szCs w:val="24"/>
          <w:lang w:val="en-US"/>
        </w:rPr>
        <w:t xml:space="preserve">. </w:t>
      </w:r>
      <w:r w:rsidR="00E93648" w:rsidRPr="00302F21">
        <w:rPr>
          <w:rFonts w:ascii="Arial" w:hAnsi="Arial" w:cs="Arial"/>
          <w:sz w:val="24"/>
          <w:szCs w:val="24"/>
          <w:lang w:val="en-US"/>
        </w:rPr>
        <w:t xml:space="preserve">As these cells </w:t>
      </w:r>
      <w:r w:rsidR="00FC7B3B" w:rsidRPr="00302F21">
        <w:rPr>
          <w:rFonts w:ascii="Arial" w:hAnsi="Arial" w:cs="Arial"/>
          <w:sz w:val="24"/>
          <w:szCs w:val="24"/>
          <w:lang w:val="en-US"/>
        </w:rPr>
        <w:t xml:space="preserve">can </w:t>
      </w:r>
      <w:r w:rsidR="00E93648" w:rsidRPr="00302F21">
        <w:rPr>
          <w:rFonts w:ascii="Arial" w:hAnsi="Arial" w:cs="Arial"/>
          <w:sz w:val="24"/>
          <w:szCs w:val="24"/>
          <w:lang w:val="en-US"/>
        </w:rPr>
        <w:t xml:space="preserve">achieve intracellular </w:t>
      </w:r>
      <w:r w:rsidR="006B2438" w:rsidRPr="00302F21">
        <w:rPr>
          <w:rFonts w:ascii="Arial" w:hAnsi="Arial" w:cs="Arial"/>
          <w:sz w:val="24"/>
          <w:szCs w:val="24"/>
          <w:lang w:val="en-US"/>
        </w:rPr>
        <w:t>iron overloading</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ncg5dkr2c","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E93648" w:rsidRPr="00302F21">
        <w:rPr>
          <w:rFonts w:ascii="Arial" w:hAnsi="Arial" w:cs="Arial"/>
          <w:sz w:val="24"/>
          <w:szCs w:val="24"/>
          <w:lang w:val="en-US"/>
        </w:rPr>
        <w:t>,</w:t>
      </w:r>
      <w:r w:rsidR="00777AD8" w:rsidRPr="00302F21">
        <w:rPr>
          <w:rFonts w:ascii="Arial" w:hAnsi="Arial" w:cs="Arial"/>
          <w:sz w:val="24"/>
          <w:szCs w:val="24"/>
          <w:lang w:val="en-US"/>
        </w:rPr>
        <w:t xml:space="preserve"> </w:t>
      </w:r>
      <w:r w:rsidR="00E93648" w:rsidRPr="00302F21">
        <w:rPr>
          <w:rFonts w:ascii="Arial" w:hAnsi="Arial" w:cs="Arial"/>
          <w:sz w:val="24"/>
          <w:szCs w:val="24"/>
          <w:lang w:val="en-US"/>
        </w:rPr>
        <w:t xml:space="preserve">holo-Tf supplementation </w:t>
      </w:r>
      <w:r w:rsidR="00E57877" w:rsidRPr="00302F21">
        <w:rPr>
          <w:rFonts w:ascii="Arial" w:hAnsi="Arial" w:cs="Arial"/>
          <w:sz w:val="24"/>
          <w:szCs w:val="24"/>
          <w:lang w:val="en-US"/>
        </w:rPr>
        <w:t xml:space="preserve">to these cells </w:t>
      </w:r>
      <w:r w:rsidR="00362E4C" w:rsidRPr="00302F21">
        <w:rPr>
          <w:rFonts w:ascii="Arial" w:hAnsi="Arial" w:cs="Arial"/>
          <w:sz w:val="24"/>
          <w:szCs w:val="24"/>
          <w:lang w:val="en-US"/>
        </w:rPr>
        <w:t>represent</w:t>
      </w:r>
      <w:r w:rsidR="00060792" w:rsidRPr="00302F21">
        <w:rPr>
          <w:rFonts w:ascii="Arial" w:hAnsi="Arial" w:cs="Arial"/>
          <w:sz w:val="24"/>
          <w:szCs w:val="24"/>
          <w:lang w:val="en-US"/>
        </w:rPr>
        <w:t xml:space="preserve"> </w:t>
      </w:r>
      <w:r w:rsidR="00780C51" w:rsidRPr="00302F21">
        <w:rPr>
          <w:rFonts w:ascii="Arial" w:hAnsi="Arial" w:cs="Arial"/>
          <w:sz w:val="24"/>
          <w:szCs w:val="24"/>
          <w:lang w:val="en-US"/>
        </w:rPr>
        <w:t xml:space="preserve">pathological conditions, which show simultaneously increased </w:t>
      </w:r>
      <w:r w:rsidR="00873482" w:rsidRPr="00302F21">
        <w:rPr>
          <w:rFonts w:ascii="Arial" w:hAnsi="Arial" w:cs="Arial"/>
          <w:sz w:val="24"/>
          <w:szCs w:val="24"/>
          <w:lang w:val="en-US"/>
        </w:rPr>
        <w:t>extracellular</w:t>
      </w:r>
      <w:r w:rsidR="00E93648" w:rsidRPr="00302F21">
        <w:rPr>
          <w:rFonts w:ascii="Arial" w:hAnsi="Arial" w:cs="Arial"/>
          <w:sz w:val="24"/>
          <w:szCs w:val="24"/>
          <w:lang w:val="en-US"/>
        </w:rPr>
        <w:t xml:space="preserve"> (systemic)</w:t>
      </w:r>
      <w:r w:rsidR="00060792" w:rsidRPr="00302F21">
        <w:rPr>
          <w:rFonts w:ascii="Arial" w:hAnsi="Arial" w:cs="Arial"/>
          <w:sz w:val="24"/>
          <w:szCs w:val="24"/>
          <w:lang w:val="en-US"/>
        </w:rPr>
        <w:t xml:space="preserve"> </w:t>
      </w:r>
      <w:r w:rsidR="00E93648" w:rsidRPr="00302F21">
        <w:rPr>
          <w:rFonts w:ascii="Arial" w:hAnsi="Arial" w:cs="Arial"/>
          <w:sz w:val="24"/>
          <w:szCs w:val="24"/>
          <w:lang w:val="en-US"/>
        </w:rPr>
        <w:t xml:space="preserve">and </w:t>
      </w:r>
      <w:r w:rsidR="006B2438" w:rsidRPr="00302F21">
        <w:rPr>
          <w:rFonts w:ascii="Arial" w:hAnsi="Arial" w:cs="Arial"/>
          <w:sz w:val="24"/>
          <w:szCs w:val="24"/>
          <w:lang w:val="en-US"/>
        </w:rPr>
        <w:t>intracellular</w:t>
      </w:r>
      <w:r w:rsidR="00060792" w:rsidRPr="00302F21">
        <w:rPr>
          <w:rFonts w:ascii="Arial" w:hAnsi="Arial" w:cs="Arial"/>
          <w:sz w:val="24"/>
          <w:szCs w:val="24"/>
          <w:lang w:val="en-US"/>
        </w:rPr>
        <w:t xml:space="preserve"> </w:t>
      </w:r>
      <w:r w:rsidR="00780C51" w:rsidRPr="00302F21">
        <w:rPr>
          <w:rFonts w:ascii="Arial" w:hAnsi="Arial" w:cs="Arial"/>
          <w:sz w:val="24"/>
          <w:szCs w:val="24"/>
          <w:lang w:val="en-US"/>
        </w:rPr>
        <w:t xml:space="preserve">iron levels. Finally, to understand the exclusive effect of </w:t>
      </w:r>
      <w:r w:rsidR="00780C51" w:rsidRPr="00302F21">
        <w:rPr>
          <w:rFonts w:ascii="Arial" w:hAnsi="Arial" w:cs="Arial"/>
          <w:sz w:val="24"/>
          <w:szCs w:val="24"/>
          <w:lang w:val="en-US"/>
        </w:rPr>
        <w:lastRenderedPageBreak/>
        <w:t>high intracellul</w:t>
      </w:r>
      <w:r w:rsidR="00362E4C" w:rsidRPr="00302F21">
        <w:rPr>
          <w:rFonts w:ascii="Arial" w:hAnsi="Arial" w:cs="Arial"/>
          <w:sz w:val="24"/>
          <w:szCs w:val="24"/>
          <w:lang w:val="en-US"/>
        </w:rPr>
        <w:t>ar iron content</w:t>
      </w:r>
      <w:r w:rsidR="000E6EC7" w:rsidRPr="00302F21">
        <w:rPr>
          <w:rFonts w:ascii="Arial" w:hAnsi="Arial" w:cs="Arial"/>
          <w:sz w:val="24"/>
          <w:szCs w:val="24"/>
          <w:lang w:val="en-US"/>
        </w:rPr>
        <w:t xml:space="preserve">, we compared the expression levels </w:t>
      </w:r>
      <w:r w:rsidR="00780C51" w:rsidRPr="00302F21">
        <w:rPr>
          <w:rFonts w:ascii="Arial" w:hAnsi="Arial" w:cs="Arial"/>
          <w:sz w:val="24"/>
          <w:szCs w:val="24"/>
          <w:lang w:val="en-US"/>
        </w:rPr>
        <w:t xml:space="preserve">between holo-Tf-untreated Wt and </w:t>
      </w:r>
      <w:r w:rsidR="00E57877" w:rsidRPr="00302F21">
        <w:rPr>
          <w:rFonts w:ascii="Arial" w:hAnsi="Arial" w:cs="Arial"/>
          <w:sz w:val="24"/>
          <w:szCs w:val="24"/>
          <w:lang w:val="en-US"/>
        </w:rPr>
        <w:t xml:space="preserve">recombinant </w:t>
      </w:r>
      <w:r w:rsidR="00780C51" w:rsidRPr="00302F21">
        <w:rPr>
          <w:rFonts w:ascii="Arial" w:hAnsi="Arial" w:cs="Arial"/>
          <w:sz w:val="24"/>
          <w:szCs w:val="24"/>
          <w:lang w:val="en-US"/>
        </w:rPr>
        <w:t>cells.</w:t>
      </w:r>
      <w:r w:rsidR="00060792" w:rsidRPr="00302F21">
        <w:rPr>
          <w:rFonts w:ascii="Arial" w:hAnsi="Arial" w:cs="Arial"/>
          <w:sz w:val="24"/>
          <w:szCs w:val="24"/>
          <w:lang w:val="en-US"/>
        </w:rPr>
        <w:t xml:space="preserve"> </w:t>
      </w:r>
      <w:r w:rsidR="009C4BF2" w:rsidRPr="00302F21">
        <w:rPr>
          <w:rFonts w:ascii="Arial" w:hAnsi="Arial" w:cs="Arial"/>
          <w:sz w:val="24"/>
          <w:szCs w:val="24"/>
          <w:lang w:val="en-US"/>
        </w:rPr>
        <w:t>Unlike most p</w:t>
      </w:r>
      <w:r w:rsidR="006076C2" w:rsidRPr="00302F21">
        <w:rPr>
          <w:rFonts w:ascii="Arial" w:hAnsi="Arial" w:cs="Arial"/>
          <w:sz w:val="24"/>
          <w:szCs w:val="24"/>
          <w:lang w:val="en-US"/>
        </w:rPr>
        <w:t>revious holo-Tf supplementation</w:t>
      </w:r>
      <w:r w:rsidR="009C4BF2" w:rsidRPr="00302F21">
        <w:rPr>
          <w:rFonts w:ascii="Arial" w:hAnsi="Arial" w:cs="Arial"/>
          <w:sz w:val="24"/>
          <w:szCs w:val="24"/>
          <w:lang w:val="en-US"/>
        </w:rPr>
        <w:t xml:space="preserve"> studies that were conducted at longer time-points of 24 h, 48 h or 72 h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JiLrvHtg","properties":{"formattedCitation":"{\\rtf (11\\uc0\\u8211{}13)}","plainCitation":"(11–13)"},"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szCs w:val="24"/>
        </w:rPr>
        <w:t>[</w:t>
      </w:r>
      <w:r w:rsidR="00123973" w:rsidRPr="00302F21">
        <w:rPr>
          <w:rFonts w:ascii="Arial" w:hAnsi="Arial" w:cs="Arial"/>
          <w:sz w:val="24"/>
          <w:szCs w:val="24"/>
        </w:rPr>
        <w:t>11–13</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9C4BF2" w:rsidRPr="00302F21">
        <w:rPr>
          <w:rFonts w:ascii="Arial" w:hAnsi="Arial" w:cs="Arial"/>
          <w:sz w:val="24"/>
          <w:szCs w:val="24"/>
          <w:lang w:val="en-US"/>
        </w:rPr>
        <w:t>, here</w:t>
      </w:r>
      <w:r w:rsidR="003231BB" w:rsidRPr="00302F21">
        <w:rPr>
          <w:rFonts w:ascii="Arial" w:hAnsi="Arial" w:cs="Arial"/>
          <w:sz w:val="24"/>
          <w:szCs w:val="24"/>
          <w:lang w:val="en-US"/>
        </w:rPr>
        <w:t>,</w:t>
      </w:r>
      <w:r w:rsidR="009C4BF2" w:rsidRPr="00302F21">
        <w:rPr>
          <w:rFonts w:ascii="Arial" w:hAnsi="Arial" w:cs="Arial"/>
          <w:sz w:val="24"/>
          <w:szCs w:val="24"/>
          <w:lang w:val="en-US"/>
        </w:rPr>
        <w:t xml:space="preserve"> we studied the effect following 6 h of holotransferrin treatment to examine early responses. </w:t>
      </w:r>
    </w:p>
    <w:p w:rsidR="00A65078" w:rsidRPr="00302F21" w:rsidRDefault="00A65078" w:rsidP="004D0A95">
      <w:pPr>
        <w:spacing w:after="0" w:line="360" w:lineRule="auto"/>
        <w:rPr>
          <w:rFonts w:ascii="Arial" w:hAnsi="Arial" w:cs="Arial"/>
          <w:b/>
          <w:sz w:val="24"/>
          <w:szCs w:val="24"/>
          <w:lang w:val="en-US"/>
        </w:rPr>
      </w:pPr>
    </w:p>
    <w:p w:rsidR="001D3A8C" w:rsidRPr="00302F21" w:rsidRDefault="002A40AA" w:rsidP="004D0A95">
      <w:pPr>
        <w:spacing w:after="0" w:line="360" w:lineRule="auto"/>
        <w:rPr>
          <w:rFonts w:ascii="Arial" w:hAnsi="Arial" w:cs="Arial"/>
          <w:sz w:val="24"/>
          <w:szCs w:val="24"/>
          <w:lang w:val="en-US"/>
        </w:rPr>
      </w:pPr>
      <w:r w:rsidRPr="00302F21">
        <w:rPr>
          <w:rFonts w:ascii="Arial" w:hAnsi="Arial" w:cs="Arial"/>
          <w:b/>
          <w:sz w:val="24"/>
          <w:szCs w:val="24"/>
          <w:lang w:val="en-US"/>
        </w:rPr>
        <w:t>Materials and M</w:t>
      </w:r>
      <w:r w:rsidR="001D3A8C" w:rsidRPr="00302F21">
        <w:rPr>
          <w:rFonts w:ascii="Arial" w:hAnsi="Arial" w:cs="Arial"/>
          <w:b/>
          <w:sz w:val="24"/>
          <w:szCs w:val="24"/>
          <w:lang w:val="en-US"/>
        </w:rPr>
        <w:t xml:space="preserve">ethods </w:t>
      </w:r>
    </w:p>
    <w:p w:rsidR="000E6EC7" w:rsidRPr="00302F21" w:rsidRDefault="006934D3" w:rsidP="004D0A95">
      <w:pPr>
        <w:spacing w:after="0" w:line="360" w:lineRule="auto"/>
        <w:rPr>
          <w:rFonts w:ascii="Arial" w:hAnsi="Arial" w:cs="Arial"/>
          <w:b/>
          <w:sz w:val="24"/>
          <w:szCs w:val="24"/>
          <w:lang w:val="en-US"/>
        </w:rPr>
      </w:pPr>
      <w:r w:rsidRPr="00302F21">
        <w:rPr>
          <w:rFonts w:ascii="Arial" w:hAnsi="Arial" w:cs="Arial"/>
          <w:b/>
          <w:sz w:val="24"/>
          <w:szCs w:val="24"/>
          <w:lang w:val="en-US"/>
        </w:rPr>
        <w:t>Cell culture</w:t>
      </w:r>
      <w:r w:rsidR="007D0B0A" w:rsidRPr="00302F21">
        <w:rPr>
          <w:rFonts w:ascii="Arial" w:hAnsi="Arial" w:cs="Arial"/>
          <w:b/>
          <w:sz w:val="24"/>
          <w:szCs w:val="24"/>
          <w:lang w:val="en-US"/>
        </w:rPr>
        <w:t xml:space="preserve"> </w:t>
      </w:r>
      <w:r w:rsidR="00D71857" w:rsidRPr="00302F21">
        <w:rPr>
          <w:rFonts w:ascii="Arial" w:hAnsi="Arial" w:cs="Arial"/>
          <w:b/>
          <w:sz w:val="24"/>
          <w:szCs w:val="24"/>
          <w:lang w:val="en-US"/>
        </w:rPr>
        <w:t xml:space="preserve">and treatments </w:t>
      </w:r>
    </w:p>
    <w:p w:rsidR="00174280" w:rsidRPr="00302F21" w:rsidRDefault="00B82EF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Maintenance and holo-Tf supplementation to the </w:t>
      </w:r>
      <w:r w:rsidR="004D4D3C" w:rsidRPr="00302F21">
        <w:rPr>
          <w:rFonts w:ascii="Arial" w:hAnsi="Arial" w:cs="Arial"/>
          <w:sz w:val="24"/>
          <w:szCs w:val="24"/>
          <w:lang w:val="en-US"/>
        </w:rPr>
        <w:t>Wt</w:t>
      </w:r>
      <w:r w:rsidR="006934D3" w:rsidRPr="00302F21">
        <w:rPr>
          <w:rFonts w:ascii="Arial" w:hAnsi="Arial" w:cs="Arial"/>
          <w:sz w:val="24"/>
          <w:szCs w:val="24"/>
          <w:lang w:val="en-US"/>
        </w:rPr>
        <w:t>HepG2 cells (Health Protection Agency, UK)</w:t>
      </w:r>
      <w:r w:rsidR="00060792" w:rsidRPr="00302F21">
        <w:rPr>
          <w:rFonts w:ascii="Arial" w:hAnsi="Arial" w:cs="Arial"/>
          <w:sz w:val="24"/>
          <w:szCs w:val="24"/>
          <w:lang w:val="en-US"/>
        </w:rPr>
        <w:t xml:space="preserve"> </w:t>
      </w:r>
      <w:r w:rsidR="00D71857" w:rsidRPr="00302F21">
        <w:rPr>
          <w:rFonts w:ascii="Arial" w:hAnsi="Arial" w:cs="Arial"/>
          <w:sz w:val="24"/>
          <w:szCs w:val="24"/>
          <w:lang w:val="en-US"/>
        </w:rPr>
        <w:t xml:space="preserve">and rec-TfR1HepG2 cells </w:t>
      </w:r>
      <w:r w:rsidRPr="00302F21">
        <w:rPr>
          <w:rFonts w:ascii="Arial" w:hAnsi="Arial" w:cs="Arial"/>
          <w:sz w:val="24"/>
          <w:szCs w:val="24"/>
          <w:lang w:val="en-US"/>
        </w:rPr>
        <w:t xml:space="preserve">was as </w:t>
      </w:r>
      <w:r w:rsidR="000E6EC7" w:rsidRPr="00302F21">
        <w:rPr>
          <w:rFonts w:ascii="Arial" w:hAnsi="Arial" w:cs="Arial"/>
          <w:sz w:val="24"/>
          <w:szCs w:val="24"/>
          <w:lang w:val="en-US"/>
        </w:rPr>
        <w:t xml:space="preserve">described previously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k263mcdbe","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8424C0" w:rsidRPr="00302F21">
        <w:rPr>
          <w:rFonts w:ascii="Arial" w:hAnsi="Arial" w:cs="Arial"/>
          <w:sz w:val="24"/>
          <w:szCs w:val="24"/>
          <w:lang w:val="en-US"/>
        </w:rPr>
        <w:t>.</w:t>
      </w:r>
      <w:r w:rsidR="00060792" w:rsidRPr="00302F21">
        <w:rPr>
          <w:rFonts w:ascii="Arial" w:hAnsi="Arial" w:cs="Arial"/>
          <w:sz w:val="24"/>
          <w:szCs w:val="24"/>
          <w:lang w:val="en-US"/>
        </w:rPr>
        <w:t xml:space="preserve"> </w:t>
      </w:r>
      <w:r w:rsidR="00350E2C" w:rsidRPr="00302F21">
        <w:rPr>
          <w:rFonts w:ascii="Arial" w:hAnsi="Arial" w:cs="Arial"/>
          <w:sz w:val="24"/>
          <w:szCs w:val="24"/>
          <w:lang w:val="en-US"/>
        </w:rPr>
        <w:t xml:space="preserve">Cells were </w:t>
      </w:r>
      <w:r w:rsidR="00A73F21" w:rsidRPr="00302F21">
        <w:rPr>
          <w:rFonts w:ascii="Arial" w:hAnsi="Arial" w:cs="Arial"/>
          <w:sz w:val="24"/>
          <w:szCs w:val="24"/>
          <w:lang w:val="en-US"/>
        </w:rPr>
        <w:t>treated with holo-Tf (1</w:t>
      </w:r>
      <w:r w:rsidR="005E000F" w:rsidRPr="00302F21">
        <w:rPr>
          <w:rFonts w:ascii="Arial" w:hAnsi="Arial" w:cs="Arial"/>
          <w:sz w:val="24"/>
          <w:szCs w:val="24"/>
          <w:lang w:val="en-US"/>
        </w:rPr>
        <w:t xml:space="preserve">, 2, </w:t>
      </w:r>
      <w:r w:rsidR="008422E9" w:rsidRPr="00302F21">
        <w:rPr>
          <w:rFonts w:ascii="Arial" w:hAnsi="Arial" w:cs="Arial"/>
          <w:sz w:val="24"/>
          <w:szCs w:val="24"/>
          <w:lang w:val="en-US"/>
        </w:rPr>
        <w:t>5</w:t>
      </w:r>
      <w:r w:rsidR="005E000F" w:rsidRPr="00302F21">
        <w:rPr>
          <w:rFonts w:ascii="Arial" w:hAnsi="Arial" w:cs="Arial"/>
          <w:sz w:val="24"/>
          <w:szCs w:val="24"/>
          <w:lang w:val="en-US"/>
        </w:rPr>
        <w:t xml:space="preserve"> and 8</w:t>
      </w:r>
      <w:r w:rsidR="008422E9" w:rsidRPr="00302F21">
        <w:rPr>
          <w:rFonts w:ascii="Arial" w:hAnsi="Arial" w:cs="Arial"/>
          <w:sz w:val="24"/>
          <w:szCs w:val="24"/>
          <w:lang w:val="en-US"/>
        </w:rPr>
        <w:t xml:space="preserve"> g/L</w:t>
      </w:r>
      <w:r w:rsidR="00A73F21" w:rsidRPr="00302F21">
        <w:rPr>
          <w:rFonts w:ascii="Arial" w:hAnsi="Arial" w:cs="Arial"/>
          <w:sz w:val="24"/>
          <w:szCs w:val="24"/>
          <w:lang w:val="en-US"/>
        </w:rPr>
        <w:t>) prepared in serum-free EMEM (0 g/L) for 6 h and a</w:t>
      </w:r>
      <w:r w:rsidR="00D71857" w:rsidRPr="00302F21">
        <w:rPr>
          <w:rFonts w:ascii="Arial" w:hAnsi="Arial" w:cs="Arial"/>
          <w:sz w:val="24"/>
          <w:szCs w:val="24"/>
          <w:lang w:val="en-US"/>
        </w:rPr>
        <w:t>ssessed for various parameters.</w:t>
      </w:r>
      <w:r w:rsidR="00060792" w:rsidRPr="00302F21">
        <w:rPr>
          <w:rFonts w:ascii="Arial" w:hAnsi="Arial" w:cs="Arial"/>
          <w:sz w:val="24"/>
          <w:szCs w:val="24"/>
          <w:lang w:val="en-US"/>
        </w:rPr>
        <w:t xml:space="preserve"> </w:t>
      </w:r>
      <w:r w:rsidR="00174280" w:rsidRPr="00302F21">
        <w:rPr>
          <w:rFonts w:ascii="Arial" w:hAnsi="Arial" w:cs="Arial"/>
          <w:sz w:val="24"/>
          <w:szCs w:val="24"/>
          <w:lang w:val="en-US"/>
        </w:rPr>
        <w:t xml:space="preserve">As treatment with 8 g/L holo-Tf represent very high </w:t>
      </w:r>
      <w:r w:rsidR="0001185E" w:rsidRPr="00302F21">
        <w:rPr>
          <w:rFonts w:ascii="Arial" w:hAnsi="Arial" w:cs="Arial"/>
          <w:sz w:val="24"/>
          <w:szCs w:val="24"/>
          <w:lang w:val="en-US"/>
        </w:rPr>
        <w:t xml:space="preserve">holo-Tf concentrations </w:t>
      </w:r>
      <w:r w:rsidR="00D22EC3" w:rsidRPr="00302F21">
        <w:rPr>
          <w:rFonts w:ascii="Arial" w:hAnsi="Arial" w:cs="Arial"/>
          <w:sz w:val="24"/>
          <w:szCs w:val="24"/>
          <w:lang w:val="en-US"/>
        </w:rPr>
        <w:t>a</w:t>
      </w:r>
      <w:r w:rsidR="0001185E" w:rsidRPr="00302F21">
        <w:rPr>
          <w:rFonts w:ascii="Arial" w:hAnsi="Arial" w:cs="Arial"/>
          <w:sz w:val="24"/>
          <w:szCs w:val="24"/>
          <w:lang w:val="en-US"/>
        </w:rPr>
        <w:t xml:space="preserve">nd the rec-TfR1 HepG2 cells </w:t>
      </w:r>
      <w:r w:rsidR="00996F99" w:rsidRPr="00302F21">
        <w:rPr>
          <w:rFonts w:ascii="Arial" w:hAnsi="Arial" w:cs="Arial"/>
          <w:sz w:val="24"/>
          <w:szCs w:val="24"/>
          <w:lang w:val="en-US"/>
        </w:rPr>
        <w:t xml:space="preserve">had the potential for </w:t>
      </w:r>
      <w:r w:rsidR="00F24C82" w:rsidRPr="00302F21">
        <w:rPr>
          <w:rFonts w:ascii="Arial" w:hAnsi="Arial" w:cs="Arial"/>
          <w:sz w:val="24"/>
          <w:szCs w:val="24"/>
          <w:lang w:val="en-US"/>
        </w:rPr>
        <w:t xml:space="preserve">intracellular </w:t>
      </w:r>
      <w:r w:rsidR="00996F99" w:rsidRPr="00302F21">
        <w:rPr>
          <w:rFonts w:ascii="Arial" w:hAnsi="Arial" w:cs="Arial"/>
          <w:sz w:val="24"/>
          <w:szCs w:val="24"/>
          <w:lang w:val="en-US"/>
        </w:rPr>
        <w:t xml:space="preserve">iron-overloading following holo-Tf supplementation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v5oeb7qrf","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996F99" w:rsidRPr="00302F21">
        <w:rPr>
          <w:rFonts w:ascii="Arial" w:hAnsi="Arial" w:cs="Arial"/>
          <w:sz w:val="24"/>
          <w:szCs w:val="24"/>
          <w:lang w:val="en-US"/>
        </w:rPr>
        <w:t xml:space="preserve">, </w:t>
      </w:r>
      <w:r w:rsidR="0001185E" w:rsidRPr="00302F21">
        <w:rPr>
          <w:rFonts w:ascii="Arial" w:hAnsi="Arial" w:cs="Arial"/>
          <w:sz w:val="24"/>
          <w:szCs w:val="24"/>
          <w:lang w:val="en-US"/>
        </w:rPr>
        <w:t xml:space="preserve">the effect of this concentration was studied only in </w:t>
      </w:r>
      <w:r w:rsidR="00C87D11" w:rsidRPr="00302F21">
        <w:rPr>
          <w:rFonts w:ascii="Arial" w:hAnsi="Arial" w:cs="Arial"/>
          <w:sz w:val="24"/>
          <w:szCs w:val="24"/>
          <w:lang w:val="en-US"/>
        </w:rPr>
        <w:t>W</w:t>
      </w:r>
      <w:r w:rsidR="0001185E" w:rsidRPr="00302F21">
        <w:rPr>
          <w:rFonts w:ascii="Arial" w:hAnsi="Arial" w:cs="Arial"/>
          <w:sz w:val="24"/>
          <w:szCs w:val="24"/>
          <w:lang w:val="en-US"/>
        </w:rPr>
        <w:t>t</w:t>
      </w:r>
      <w:r w:rsidR="00C87D11" w:rsidRPr="00302F21">
        <w:rPr>
          <w:rFonts w:ascii="Arial" w:hAnsi="Arial" w:cs="Arial"/>
          <w:sz w:val="24"/>
          <w:szCs w:val="24"/>
          <w:lang w:val="en-US"/>
        </w:rPr>
        <w:t xml:space="preserve"> cells</w:t>
      </w:r>
      <w:r w:rsidR="00174280" w:rsidRPr="00302F21">
        <w:rPr>
          <w:rFonts w:ascii="Arial" w:hAnsi="Arial" w:cs="Arial"/>
          <w:sz w:val="24"/>
          <w:szCs w:val="24"/>
          <w:lang w:val="en-US"/>
        </w:rPr>
        <w:t xml:space="preserve">. </w:t>
      </w:r>
    </w:p>
    <w:p w:rsidR="00084569" w:rsidRPr="00302F21" w:rsidRDefault="00084569" w:rsidP="004D0A95">
      <w:pPr>
        <w:spacing w:after="0" w:line="360" w:lineRule="auto"/>
        <w:rPr>
          <w:rFonts w:ascii="Arial" w:hAnsi="Arial" w:cs="Arial"/>
          <w:b/>
          <w:sz w:val="24"/>
          <w:szCs w:val="24"/>
          <w:lang w:val="en-US"/>
        </w:rPr>
      </w:pPr>
    </w:p>
    <w:p w:rsidR="001E3CE6" w:rsidRPr="00302F21" w:rsidRDefault="006934D3" w:rsidP="004D0A95">
      <w:pPr>
        <w:spacing w:after="0" w:line="360" w:lineRule="auto"/>
        <w:rPr>
          <w:rFonts w:ascii="Arial" w:hAnsi="Arial" w:cs="Arial"/>
          <w:b/>
          <w:sz w:val="24"/>
          <w:szCs w:val="24"/>
          <w:lang w:val="en-US"/>
        </w:rPr>
      </w:pPr>
      <w:r w:rsidRPr="00302F21">
        <w:rPr>
          <w:rFonts w:ascii="Arial" w:hAnsi="Arial" w:cs="Arial"/>
          <w:b/>
          <w:sz w:val="24"/>
          <w:szCs w:val="24"/>
          <w:lang w:val="en-US"/>
        </w:rPr>
        <w:t xml:space="preserve">Determination of intracellular iron content </w:t>
      </w:r>
    </w:p>
    <w:p w:rsidR="00FC243A" w:rsidRPr="00302F21" w:rsidRDefault="006934D3" w:rsidP="004D0A95">
      <w:pPr>
        <w:spacing w:after="0" w:line="360" w:lineRule="auto"/>
        <w:rPr>
          <w:rFonts w:ascii="Arial" w:hAnsi="Arial" w:cs="Arial"/>
          <w:sz w:val="24"/>
          <w:szCs w:val="24"/>
          <w:lang w:val="en-US"/>
        </w:rPr>
      </w:pPr>
      <w:r w:rsidRPr="00302F21">
        <w:rPr>
          <w:rFonts w:ascii="Arial" w:hAnsi="Arial" w:cs="Arial"/>
          <w:sz w:val="24"/>
          <w:szCs w:val="24"/>
          <w:lang w:val="en-US"/>
        </w:rPr>
        <w:t>Cellular iron cont</w:t>
      </w:r>
      <w:r w:rsidR="00C975D7" w:rsidRPr="00302F21">
        <w:rPr>
          <w:rFonts w:ascii="Arial" w:hAnsi="Arial" w:cs="Arial"/>
          <w:sz w:val="24"/>
          <w:szCs w:val="24"/>
          <w:lang w:val="en-US"/>
        </w:rPr>
        <w:t xml:space="preserve">ent determined by </w:t>
      </w:r>
      <w:r w:rsidR="005206BA" w:rsidRPr="00302F21">
        <w:rPr>
          <w:rFonts w:ascii="Arial" w:hAnsi="Arial" w:cs="Arial"/>
          <w:sz w:val="24"/>
          <w:szCs w:val="24"/>
          <w:lang w:val="en-US"/>
        </w:rPr>
        <w:t xml:space="preserve">ferrozine </w:t>
      </w:r>
      <w:r w:rsidR="008F18F3" w:rsidRPr="00302F21">
        <w:rPr>
          <w:rFonts w:ascii="Arial" w:hAnsi="Arial" w:cs="Arial"/>
          <w:sz w:val="24"/>
          <w:szCs w:val="24"/>
          <w:lang w:val="en-US"/>
        </w:rPr>
        <w:t xml:space="preserve">assay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h06sfrgvq","properties":{"formattedCitation":"(14)","plainCitation":"(14)"},"citationItems":[{"id":107,"uris":["http://zotero.org/users/2804724/items/WNE7E5AK"],"uri":["http://zotero.org/users/2804724/items/WNE7E5AK"],"itemData":{"id":107,"type":"article-journal","title":"Colorimetric ferrozine-based assay for the quantitation of iron in cultured cells","container-title":"Analytical Biochemistry","page":"370-375","volume":"331","issue":"2","source":"PubMed","abstract":"The ferrozine-based colorimetric assay described here permits the quantitation of iron in cultured cells in amounts ranging between 0.2 and 30 nmol. Ferrous and ferric iron were detected equally well by the assay and the accuracy was unaffected by other divalent metal cations. This colorimetric assay was used to study iron accumulation in brain astrocytes that had been cultured in 24-well dishes. Iron complexed to cellular proteins was made accessible to ferrozine by treatment of cell lysates with acidic KMnO(4) solution. The basal amounts of iron in untreated astrocyte cultures were approximately 10 nmol iron per mg protein. Incubation of the cells with ferric ammonium citrate caused the total cellular iron content to increase in a concentration-dependent manner. The estimates of cellular iron content that were obtained with the ferrozine-based assay did not differ from those determined by atomic absorption spectroscopy. The colorimetric assay described here provides a sensitive, cheap, and reliable method for the quantitation of intracellular iron and for the investigation of iron accumulation in cultured cells.","DOI":"10.1016/j.ab.2004.03.049","ISSN":"0003-2697","note":"PMID: 15265744","journalAbbreviation":"Anal. Biochem.","language":"eng","author":[{"family":"Riemer","given":"Jan"},{"family":"Hoepken","given":"Hans Hermann"},{"family":"Czerwinska","given":"Hania"},{"family":"Robinson","given":"Stephen R."},{"family":"Dringen","given":"Ralf"}],"issued":{"date-parts":[["2004",8,15]]}}}],"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4</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E27EA0" w:rsidRPr="00302F21">
        <w:rPr>
          <w:rFonts w:ascii="Arial" w:hAnsi="Arial" w:cs="Arial"/>
          <w:sz w:val="24"/>
          <w:szCs w:val="24"/>
          <w:lang w:val="en-US"/>
        </w:rPr>
        <w:t xml:space="preserve"> </w:t>
      </w:r>
      <w:r w:rsidRPr="00302F21">
        <w:rPr>
          <w:rFonts w:ascii="Arial" w:hAnsi="Arial" w:cs="Arial"/>
          <w:sz w:val="24"/>
          <w:szCs w:val="24"/>
          <w:lang w:val="en-US"/>
        </w:rPr>
        <w:t xml:space="preserve">was </w:t>
      </w:r>
      <w:r w:rsidR="009424C6" w:rsidRPr="00302F21">
        <w:rPr>
          <w:rFonts w:ascii="Arial" w:hAnsi="Arial" w:cs="Arial"/>
          <w:sz w:val="24"/>
          <w:szCs w:val="24"/>
          <w:lang w:val="en-US"/>
        </w:rPr>
        <w:t>normalized</w:t>
      </w:r>
      <w:r w:rsidR="00A67236" w:rsidRPr="00302F21">
        <w:rPr>
          <w:rFonts w:ascii="Arial" w:hAnsi="Arial" w:cs="Arial"/>
          <w:sz w:val="24"/>
          <w:szCs w:val="24"/>
          <w:lang w:val="en-US"/>
        </w:rPr>
        <w:t xml:space="preserve"> to </w:t>
      </w:r>
      <w:r w:rsidRPr="00302F21">
        <w:rPr>
          <w:rFonts w:ascii="Arial" w:hAnsi="Arial" w:cs="Arial"/>
          <w:sz w:val="24"/>
          <w:szCs w:val="24"/>
          <w:lang w:val="en-US"/>
        </w:rPr>
        <w:t xml:space="preserve">protein, </w:t>
      </w:r>
      <w:r w:rsidR="001E3CE6" w:rsidRPr="00302F21">
        <w:rPr>
          <w:rFonts w:ascii="Arial" w:hAnsi="Arial" w:cs="Arial"/>
          <w:sz w:val="24"/>
          <w:szCs w:val="24"/>
          <w:lang w:val="en-US"/>
        </w:rPr>
        <w:t xml:space="preserve">content, </w:t>
      </w:r>
      <w:r w:rsidRPr="00302F21">
        <w:rPr>
          <w:rFonts w:ascii="Arial" w:hAnsi="Arial" w:cs="Arial"/>
          <w:sz w:val="24"/>
          <w:szCs w:val="24"/>
          <w:lang w:val="en-US"/>
        </w:rPr>
        <w:t>as qu</w:t>
      </w:r>
      <w:r w:rsidR="00C975D7" w:rsidRPr="00302F21">
        <w:rPr>
          <w:rFonts w:ascii="Arial" w:hAnsi="Arial" w:cs="Arial"/>
          <w:sz w:val="24"/>
          <w:szCs w:val="24"/>
          <w:lang w:val="en-US"/>
        </w:rPr>
        <w:t xml:space="preserve">antified by </w:t>
      </w:r>
      <w:r w:rsidR="00A67236" w:rsidRPr="00302F21">
        <w:rPr>
          <w:rFonts w:ascii="Arial" w:hAnsi="Arial" w:cs="Arial"/>
          <w:sz w:val="24"/>
          <w:szCs w:val="24"/>
          <w:lang w:val="en-US"/>
        </w:rPr>
        <w:t>Bradford method</w:t>
      </w:r>
      <w:r w:rsidR="001D2CE8" w:rsidRPr="00302F21">
        <w:rPr>
          <w:rFonts w:ascii="Arial" w:hAnsi="Arial" w:cs="Arial"/>
          <w:sz w:val="24"/>
          <w:szCs w:val="24"/>
          <w:lang w:val="en-US"/>
        </w:rPr>
        <w:t xml:space="preserve">. Iron levels were expressed as nmoles iron/mg protein. </w:t>
      </w:r>
    </w:p>
    <w:p w:rsidR="00215BAD" w:rsidRPr="00302F21" w:rsidRDefault="00215BAD" w:rsidP="004D0A95">
      <w:pPr>
        <w:spacing w:after="0" w:line="360" w:lineRule="auto"/>
        <w:rPr>
          <w:rFonts w:ascii="Arial" w:hAnsi="Arial" w:cs="Arial"/>
          <w:b/>
          <w:sz w:val="24"/>
          <w:szCs w:val="24"/>
          <w:lang w:val="en-US"/>
        </w:rPr>
      </w:pPr>
    </w:p>
    <w:p w:rsidR="00FB5ACD" w:rsidRPr="00302F21" w:rsidRDefault="006934D3" w:rsidP="004D0A95">
      <w:pPr>
        <w:spacing w:after="0" w:line="360" w:lineRule="auto"/>
        <w:rPr>
          <w:rFonts w:ascii="Arial" w:hAnsi="Arial" w:cs="Arial"/>
          <w:sz w:val="24"/>
          <w:szCs w:val="24"/>
          <w:lang w:val="en-US"/>
        </w:rPr>
      </w:pPr>
      <w:r w:rsidRPr="00302F21">
        <w:rPr>
          <w:rFonts w:ascii="Arial" w:hAnsi="Arial" w:cs="Arial"/>
          <w:b/>
          <w:sz w:val="24"/>
          <w:szCs w:val="24"/>
          <w:lang w:val="en-US"/>
        </w:rPr>
        <w:t>Gene expression analysis</w:t>
      </w:r>
    </w:p>
    <w:p w:rsidR="006934D3" w:rsidRPr="00302F21" w:rsidRDefault="00FD7626" w:rsidP="004D0A95">
      <w:pPr>
        <w:spacing w:after="0" w:line="360" w:lineRule="auto"/>
        <w:ind w:right="17"/>
        <w:rPr>
          <w:rFonts w:ascii="Arial" w:hAnsi="Arial" w:cs="Arial"/>
          <w:sz w:val="24"/>
          <w:szCs w:val="24"/>
          <w:lang w:val="en-US"/>
        </w:rPr>
      </w:pPr>
      <w:r w:rsidRPr="00302F21">
        <w:rPr>
          <w:rFonts w:ascii="Arial" w:hAnsi="Arial" w:cs="Arial"/>
          <w:sz w:val="24"/>
          <w:szCs w:val="24"/>
          <w:lang w:val="en-US"/>
        </w:rPr>
        <w:t>Primers (Invitrogen, UK) f</w:t>
      </w:r>
      <w:r w:rsidR="00D01A05" w:rsidRPr="00302F21">
        <w:rPr>
          <w:rFonts w:ascii="Arial" w:hAnsi="Arial" w:cs="Arial"/>
          <w:sz w:val="24"/>
          <w:szCs w:val="24"/>
          <w:lang w:val="en-US"/>
        </w:rPr>
        <w:t xml:space="preserve">or </w:t>
      </w:r>
      <w:r w:rsidR="00167608" w:rsidRPr="00302F21">
        <w:rPr>
          <w:rFonts w:ascii="Arial" w:hAnsi="Arial" w:cs="Arial"/>
          <w:sz w:val="24"/>
          <w:szCs w:val="24"/>
          <w:lang w:val="en-US"/>
        </w:rPr>
        <w:t>expression analyses, RNA extraction, cDNA conversion and assessment for mRNA expression via real-time PCR by using Quantifast</w:t>
      </w:r>
      <w:r w:rsidR="00E27EA0" w:rsidRPr="00302F21">
        <w:rPr>
          <w:rFonts w:ascii="Arial" w:hAnsi="Arial" w:cs="Arial"/>
          <w:sz w:val="24"/>
          <w:szCs w:val="24"/>
          <w:lang w:val="en-US"/>
        </w:rPr>
        <w:t xml:space="preserve"> </w:t>
      </w:r>
      <w:r w:rsidR="00167608" w:rsidRPr="00302F21">
        <w:rPr>
          <w:rFonts w:ascii="Arial" w:hAnsi="Arial" w:cs="Arial"/>
          <w:sz w:val="24"/>
          <w:szCs w:val="24"/>
          <w:lang w:val="en-US"/>
        </w:rPr>
        <w:t xml:space="preserve">SYBR green kit (Qiagen, UK), was as previously described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oe7cY7sC","properties":{"formattedCitation":"(10,15)","plainCitation":"(10,15)"},"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id":10,"uris":["http://zotero.org/users/2804724/items/ZSXPKEKB"],"uri":["http://zotero.org/users/2804724/items/ZSXPKEKB"],"itemData":{"id":10,"type":"article-journal","title":"Characterisation of hepcidin response to holotransferrin treatment in CHO TRVb-1 cells","container-title":"Blood Cells, Molecules &amp; Diseases","page":"110-118","volume":"55","issue":"2","source":"PubMed","abstract":"Iron overload coupled with low hepcidin levels are characteristics of hereditary haemochromatosis. To understand the role of transferrin receptor (TFR) and intracellular iron in hepcidin secretion, Chinese hamster ovary transferrin receptor variant (CHO TRVb-1) cells were used that express iron-response-element-depleted human TFRC mRNA (TFRC∆IRE). Results showed that CHO TRVb-1 cells expressed higher basal levels of cell-surface TFR1 than HepG2 cells (2.2-fold; p &lt; 0.01) and following 5 g/L holotransferrin treatment maintained constitutive over-expression at 24h and 48 h, contrasting the HepG2 cells where the receptor levels significantly declined. Despite this, the intracellular iron content was neither higher than HepG2 cells nor increased over time under basal or holotransferrin-treated conditions. Interestingly, hepcidin secretion in CHO TRVb-1 cells exceeded basal levels at all time-points (p &lt; 0.02) and matched levels in HepG2 cells following treatment. While TFRC mRNA expression showed expected elevation (2h, p &lt; 0.03; 4h; p &lt; 0.05), slc40a1 mRNA expression was also elevated (2 h, p &lt; 0.05; 4 h, p &lt; 0.03), unlike the HepG2 cells. In conclusion, the CHO TRVb-1 cells prevented cellular iron-overload by elevating slc40a1 expression, thereby highlighting its significance in the absence of iron-regulated TFRC mRNA. Furthermore, hepcidin response to holotransferrin treatment was similar to HepG2 cells and resembled the human physiological response.","DOI":"10.1016/j.bcmd.2015.05.002","ISSN":"1096-0961","note":"PMID: 26142326","journalAbbreviation":"Blood Cells Mol. Dis.","language":"eng","author":[{"family":"Mehta","given":"Kosha"},{"family":"Greenwell","given":"Pamela"},{"family":"Renshaw","given":"Derek"},{"family":"Busbridge","given":"Mark"},{"family":"Garcia","given":"Mitla"},{"family":"Farnaud","given":"Sebastien"},{"family":"Patel","given":"Vinood B."}],"issued":{"date-parts":[["2015",8]]}}}],"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15</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167608" w:rsidRPr="00302F21">
        <w:rPr>
          <w:rFonts w:ascii="Arial" w:hAnsi="Arial" w:cs="Arial"/>
          <w:sz w:val="24"/>
          <w:szCs w:val="24"/>
          <w:lang w:val="en-US"/>
        </w:rPr>
        <w:t>.</w:t>
      </w:r>
      <w:r w:rsidR="006934D3" w:rsidRPr="00302F21">
        <w:rPr>
          <w:rFonts w:ascii="Arial" w:hAnsi="Arial" w:cs="Arial"/>
          <w:sz w:val="24"/>
          <w:szCs w:val="24"/>
          <w:lang w:val="en-US"/>
        </w:rPr>
        <w:t xml:space="preserve">Data was </w:t>
      </w:r>
      <w:r w:rsidR="00804CBB" w:rsidRPr="00302F21">
        <w:rPr>
          <w:rFonts w:ascii="Arial" w:hAnsi="Arial" w:cs="Arial"/>
          <w:sz w:val="24"/>
          <w:szCs w:val="24"/>
          <w:lang w:val="en-US"/>
        </w:rPr>
        <w:t>analyzed</w:t>
      </w:r>
      <w:r w:rsidR="006934D3" w:rsidRPr="00302F21">
        <w:rPr>
          <w:rFonts w:ascii="Arial" w:hAnsi="Arial" w:cs="Arial"/>
          <w:sz w:val="24"/>
          <w:szCs w:val="24"/>
          <w:lang w:val="en-US"/>
        </w:rPr>
        <w:t xml:space="preserve"> by the relative quantification method, Delta-Delta C</w:t>
      </w:r>
      <w:r w:rsidR="006934D3" w:rsidRPr="00302F21">
        <w:rPr>
          <w:rFonts w:ascii="Arial" w:hAnsi="Arial" w:cs="Arial"/>
          <w:sz w:val="24"/>
          <w:szCs w:val="24"/>
          <w:vertAlign w:val="subscript"/>
          <w:lang w:val="en-US"/>
        </w:rPr>
        <w:t>t</w:t>
      </w:r>
      <w:r w:rsidR="006934D3" w:rsidRPr="00302F21">
        <w:rPr>
          <w:rFonts w:ascii="Arial" w:hAnsi="Arial" w:cs="Arial"/>
          <w:sz w:val="24"/>
          <w:szCs w:val="24"/>
          <w:lang w:val="en-US"/>
        </w:rPr>
        <w:t xml:space="preserve"> (∆∆Ct) and expressed as 2 </w:t>
      </w:r>
      <w:r w:rsidR="006934D3" w:rsidRPr="00302F21">
        <w:rPr>
          <w:rFonts w:ascii="Arial" w:hAnsi="Arial" w:cs="Arial"/>
          <w:sz w:val="24"/>
          <w:szCs w:val="24"/>
          <w:vertAlign w:val="superscript"/>
          <w:lang w:val="en-US"/>
        </w:rPr>
        <w:t>-∆∆Ct</w:t>
      </w:r>
      <w:r w:rsidR="002A0DD7" w:rsidRPr="00302F21">
        <w:rPr>
          <w:rFonts w:ascii="Arial" w:hAnsi="Arial" w:cs="Arial"/>
          <w:sz w:val="24"/>
          <w:szCs w:val="24"/>
          <w:vertAlign w:val="superscript"/>
          <w:lang w:val="en-US"/>
        </w:rPr>
        <w:fldChar w:fldCharType="begin"/>
      </w:r>
      <w:r w:rsidR="00767F8F" w:rsidRPr="00302F21">
        <w:rPr>
          <w:rFonts w:ascii="Arial" w:hAnsi="Arial" w:cs="Arial"/>
          <w:sz w:val="24"/>
          <w:szCs w:val="24"/>
          <w:vertAlign w:val="superscript"/>
          <w:lang w:val="en-US"/>
        </w:rPr>
        <w:instrText xml:space="preserve"> ADDIN ZOTERO_ITEM CSL_CITATION {"citationID":"acig9bf22","properties":{"formattedCitation":"(16)","plainCitation":"(16)"},"citationItems":[{"id":100,"uris":["http://zotero.org/users/2804724/items/RS54T2WS"],"uri":["http://zotero.org/users/2804724/items/RS54T2WS"],"itemData":{"id":100,"type":"article-journal","title":"Analysis of relative gene expression data using real-time quantitative PCR and the 2(-Delta Delta C(T)) Method","container-title":"Methods (San Diego, Calif.)","page":"402-408","volume":"25","issue":"4","source":"PubMed","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DOI":"10.1006/meth.2001.1262","ISSN":"1046-2023","note":"PMID: 11846609","journalAbbreviation":"Methods","language":"eng","author":[{"family":"Livak","given":"K. J."},{"family":"Schmittgen","given":"T. D."}],"issued":{"date-parts":[["2001",12]]}}}],"schema":"https://github.com/citation-style-language/schema/raw/master/csl-citation.json"} </w:instrText>
      </w:r>
      <w:r w:rsidR="002A0DD7" w:rsidRPr="00302F21">
        <w:rPr>
          <w:rFonts w:ascii="Arial" w:hAnsi="Arial" w:cs="Arial"/>
          <w:sz w:val="24"/>
          <w:szCs w:val="24"/>
          <w:vertAlign w:val="superscript"/>
          <w:lang w:val="en-US"/>
        </w:rPr>
        <w:fldChar w:fldCharType="separate"/>
      </w:r>
      <w:r w:rsidR="00C71F16" w:rsidRPr="00302F21">
        <w:rPr>
          <w:rFonts w:ascii="Arial" w:hAnsi="Arial" w:cs="Arial"/>
          <w:sz w:val="24"/>
        </w:rPr>
        <w:t>[</w:t>
      </w:r>
      <w:r w:rsidR="00123973" w:rsidRPr="00302F21">
        <w:rPr>
          <w:rFonts w:ascii="Arial" w:hAnsi="Arial" w:cs="Arial"/>
          <w:sz w:val="24"/>
        </w:rPr>
        <w:t>16</w:t>
      </w:r>
      <w:r w:rsidR="002A0DD7" w:rsidRPr="00302F21">
        <w:rPr>
          <w:rFonts w:ascii="Arial" w:hAnsi="Arial" w:cs="Arial"/>
          <w:sz w:val="24"/>
          <w:szCs w:val="24"/>
          <w:vertAlign w:val="superscript"/>
          <w:lang w:val="en-US"/>
        </w:rPr>
        <w:fldChar w:fldCharType="end"/>
      </w:r>
      <w:r w:rsidR="00C71F16" w:rsidRPr="00302F21">
        <w:rPr>
          <w:rFonts w:ascii="Arial" w:hAnsi="Arial" w:cs="Arial"/>
          <w:sz w:val="24"/>
          <w:szCs w:val="24"/>
          <w:lang w:val="en-US"/>
        </w:rPr>
        <w:t>]</w:t>
      </w:r>
      <w:r w:rsidR="00E92168" w:rsidRPr="00302F21">
        <w:rPr>
          <w:rFonts w:ascii="Arial" w:hAnsi="Arial" w:cs="Arial"/>
          <w:sz w:val="24"/>
          <w:szCs w:val="24"/>
          <w:lang w:val="en-US"/>
        </w:rPr>
        <w:t>.</w:t>
      </w:r>
    </w:p>
    <w:p w:rsidR="00DE78F2" w:rsidRPr="00302F21" w:rsidRDefault="00DE78F2" w:rsidP="004D0A95">
      <w:pPr>
        <w:spacing w:after="0" w:line="360" w:lineRule="auto"/>
        <w:rPr>
          <w:rFonts w:ascii="Arial" w:hAnsi="Arial" w:cs="Arial"/>
          <w:b/>
          <w:sz w:val="24"/>
          <w:szCs w:val="24"/>
          <w:lang w:val="en-US"/>
        </w:rPr>
      </w:pPr>
    </w:p>
    <w:p w:rsidR="00DE78F2" w:rsidRPr="00302F21" w:rsidRDefault="00DE78F2" w:rsidP="004D0A95">
      <w:pPr>
        <w:spacing w:after="0" w:line="360" w:lineRule="auto"/>
        <w:rPr>
          <w:rFonts w:ascii="Arial" w:hAnsi="Arial" w:cs="Arial"/>
          <w:b/>
          <w:sz w:val="24"/>
          <w:szCs w:val="24"/>
          <w:lang w:val="en-US"/>
        </w:rPr>
      </w:pPr>
    </w:p>
    <w:p w:rsidR="00DE78F2" w:rsidRPr="00302F21" w:rsidRDefault="00DE78F2" w:rsidP="004D0A95">
      <w:pPr>
        <w:spacing w:after="0" w:line="360" w:lineRule="auto"/>
        <w:rPr>
          <w:rFonts w:ascii="Arial" w:hAnsi="Arial" w:cs="Arial"/>
          <w:b/>
          <w:sz w:val="24"/>
          <w:szCs w:val="24"/>
          <w:lang w:val="en-US"/>
        </w:rPr>
      </w:pPr>
    </w:p>
    <w:p w:rsidR="00CB2A6D" w:rsidRPr="00302F21" w:rsidRDefault="006934D3" w:rsidP="004D0A95">
      <w:pPr>
        <w:spacing w:after="0" w:line="360" w:lineRule="auto"/>
        <w:rPr>
          <w:rFonts w:ascii="Arial" w:hAnsi="Arial" w:cs="Arial"/>
          <w:i/>
          <w:sz w:val="24"/>
          <w:szCs w:val="24"/>
          <w:lang w:val="en-US"/>
        </w:rPr>
      </w:pPr>
      <w:r w:rsidRPr="00302F21">
        <w:rPr>
          <w:rFonts w:ascii="Arial" w:hAnsi="Arial" w:cs="Arial"/>
          <w:b/>
          <w:sz w:val="24"/>
          <w:szCs w:val="24"/>
          <w:lang w:val="en-US"/>
        </w:rPr>
        <w:lastRenderedPageBreak/>
        <w:t>Statistical analysis</w:t>
      </w:r>
    </w:p>
    <w:p w:rsidR="00084569" w:rsidRPr="00302F21" w:rsidRDefault="00C36163" w:rsidP="004D0A95">
      <w:pPr>
        <w:spacing w:after="0" w:line="360" w:lineRule="auto"/>
        <w:rPr>
          <w:rFonts w:ascii="Arial" w:hAnsi="Arial" w:cs="Arial"/>
          <w:sz w:val="24"/>
          <w:szCs w:val="24"/>
          <w:lang w:val="en-US"/>
        </w:rPr>
      </w:pPr>
      <w:r w:rsidRPr="00302F21">
        <w:rPr>
          <w:rFonts w:ascii="Arial" w:hAnsi="Arial" w:cs="Arial"/>
          <w:sz w:val="24"/>
          <w:szCs w:val="24"/>
          <w:lang w:val="en-US"/>
        </w:rPr>
        <w:t>Data analysis was performed using</w:t>
      </w:r>
      <w:r w:rsidR="00E46B47" w:rsidRPr="00302F21">
        <w:rPr>
          <w:rFonts w:ascii="Arial" w:hAnsi="Arial" w:cs="Arial"/>
          <w:sz w:val="24"/>
          <w:szCs w:val="24"/>
          <w:lang w:val="en-US"/>
        </w:rPr>
        <w:t xml:space="preserve"> one-way ANOVA</w:t>
      </w:r>
      <w:r w:rsidRPr="00302F21">
        <w:rPr>
          <w:rFonts w:ascii="Arial" w:hAnsi="Arial" w:cs="Arial"/>
          <w:sz w:val="24"/>
          <w:szCs w:val="24"/>
          <w:lang w:val="en-US"/>
        </w:rPr>
        <w:t>. The level of significance was set at p&lt;0.05. Data was presented as mean ± SEM</w:t>
      </w:r>
      <w:r w:rsidR="003B10F7" w:rsidRPr="00302F21">
        <w:rPr>
          <w:rFonts w:ascii="Arial" w:hAnsi="Arial" w:cs="Arial"/>
          <w:sz w:val="24"/>
          <w:szCs w:val="24"/>
          <w:lang w:val="en-US"/>
        </w:rPr>
        <w:t xml:space="preserve"> (n=3)</w:t>
      </w:r>
      <w:r w:rsidRPr="00302F21">
        <w:rPr>
          <w:rFonts w:ascii="Arial" w:hAnsi="Arial" w:cs="Arial"/>
          <w:sz w:val="24"/>
          <w:szCs w:val="24"/>
          <w:lang w:val="en-US"/>
        </w:rPr>
        <w:t>.</w:t>
      </w:r>
    </w:p>
    <w:p w:rsidR="00060792" w:rsidRPr="00302F21" w:rsidRDefault="00060792" w:rsidP="004D0A95">
      <w:pPr>
        <w:spacing w:after="0" w:line="360" w:lineRule="auto"/>
        <w:rPr>
          <w:rFonts w:ascii="Arial" w:hAnsi="Arial" w:cs="Arial"/>
          <w:i/>
          <w:sz w:val="24"/>
          <w:szCs w:val="24"/>
          <w:lang w:val="en-US"/>
        </w:rPr>
      </w:pPr>
    </w:p>
    <w:p w:rsidR="001734EA" w:rsidRPr="00302F21" w:rsidRDefault="001D3A8C" w:rsidP="004D0A95">
      <w:pPr>
        <w:spacing w:after="0" w:line="360" w:lineRule="auto"/>
        <w:rPr>
          <w:rFonts w:ascii="Arial" w:hAnsi="Arial" w:cs="Arial"/>
          <w:i/>
          <w:sz w:val="24"/>
          <w:szCs w:val="24"/>
          <w:lang w:val="en-US"/>
        </w:rPr>
      </w:pPr>
      <w:r w:rsidRPr="00302F21">
        <w:rPr>
          <w:rFonts w:ascii="Arial" w:hAnsi="Arial" w:cs="Arial"/>
          <w:b/>
          <w:sz w:val="24"/>
          <w:szCs w:val="24"/>
          <w:lang w:val="en-US"/>
        </w:rPr>
        <w:t>Results</w:t>
      </w:r>
    </w:p>
    <w:p w:rsidR="004A1A3E" w:rsidRPr="00302F21" w:rsidRDefault="003676B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In the Wt cells, while intracellular iron content remained </w:t>
      </w:r>
      <w:r w:rsidR="000E5529" w:rsidRPr="00302F21">
        <w:rPr>
          <w:rFonts w:ascii="Arial" w:hAnsi="Arial" w:cs="Arial"/>
          <w:sz w:val="24"/>
          <w:szCs w:val="24"/>
          <w:lang w:val="en-US"/>
        </w:rPr>
        <w:t xml:space="preserve">unaltered </w:t>
      </w:r>
      <w:r w:rsidR="004750D9" w:rsidRPr="00302F21">
        <w:rPr>
          <w:rFonts w:ascii="Arial" w:hAnsi="Arial" w:cs="Arial"/>
          <w:sz w:val="24"/>
          <w:szCs w:val="24"/>
          <w:lang w:val="en-US"/>
        </w:rPr>
        <w:t xml:space="preserve">following holo-Tf supplementation </w:t>
      </w:r>
      <w:r w:rsidRPr="00302F21">
        <w:rPr>
          <w:rFonts w:ascii="Arial" w:hAnsi="Arial" w:cs="Arial"/>
          <w:sz w:val="24"/>
          <w:szCs w:val="24"/>
          <w:lang w:val="en-US"/>
        </w:rPr>
        <w:t>(Fig.1</w:t>
      </w:r>
      <w:r w:rsidR="00D33416" w:rsidRPr="00302F21">
        <w:rPr>
          <w:rFonts w:ascii="Arial" w:hAnsi="Arial" w:cs="Arial"/>
          <w:sz w:val="24"/>
          <w:szCs w:val="24"/>
          <w:lang w:val="en-US"/>
        </w:rPr>
        <w:t>a</w:t>
      </w:r>
      <w:r w:rsidRPr="00302F21">
        <w:rPr>
          <w:rFonts w:ascii="Arial" w:hAnsi="Arial" w:cs="Arial"/>
          <w:sz w:val="24"/>
          <w:szCs w:val="24"/>
          <w:lang w:val="en-US"/>
        </w:rPr>
        <w:t>),</w:t>
      </w:r>
      <w:r w:rsidR="00060792" w:rsidRPr="00302F21">
        <w:rPr>
          <w:rFonts w:ascii="Arial" w:hAnsi="Arial" w:cs="Arial"/>
          <w:sz w:val="24"/>
          <w:szCs w:val="24"/>
          <w:lang w:val="en-US"/>
        </w:rPr>
        <w:t xml:space="preserve"> </w:t>
      </w:r>
      <w:r w:rsidR="00811249" w:rsidRPr="00302F21">
        <w:rPr>
          <w:rFonts w:ascii="Arial" w:hAnsi="Arial" w:cs="Arial"/>
          <w:i/>
          <w:sz w:val="24"/>
          <w:szCs w:val="24"/>
          <w:lang w:val="en-US"/>
        </w:rPr>
        <w:t>HFE</w:t>
      </w:r>
      <w:r w:rsidR="00811249" w:rsidRPr="00302F21">
        <w:rPr>
          <w:rFonts w:ascii="Arial" w:hAnsi="Arial" w:cs="Arial"/>
          <w:sz w:val="24"/>
          <w:szCs w:val="24"/>
          <w:lang w:val="en-US"/>
        </w:rPr>
        <w:t xml:space="preserve"> mRNA expression </w:t>
      </w:r>
      <w:r w:rsidR="004750D9" w:rsidRPr="00302F21">
        <w:rPr>
          <w:rFonts w:ascii="Arial" w:hAnsi="Arial" w:cs="Arial"/>
          <w:sz w:val="24"/>
          <w:szCs w:val="24"/>
          <w:lang w:val="en-US"/>
        </w:rPr>
        <w:t xml:space="preserve">significantly increased </w:t>
      </w:r>
      <w:r w:rsidR="00811249" w:rsidRPr="00302F21">
        <w:rPr>
          <w:rFonts w:ascii="Arial" w:hAnsi="Arial" w:cs="Arial"/>
          <w:sz w:val="24"/>
          <w:szCs w:val="24"/>
          <w:lang w:val="en-US"/>
        </w:rPr>
        <w:t>by 3.5-fold (p&lt;0.04) upon 5 g/L treatment and further increased by 4.5-fold (p=0.</w:t>
      </w:r>
      <w:r w:rsidR="0090645C" w:rsidRPr="00302F21">
        <w:rPr>
          <w:rFonts w:ascii="Arial" w:hAnsi="Arial" w:cs="Arial"/>
          <w:sz w:val="24"/>
          <w:szCs w:val="24"/>
          <w:lang w:val="en-US"/>
        </w:rPr>
        <w:t>05) upon 8 g/L treatment</w:t>
      </w:r>
      <w:r w:rsidR="00F1578D" w:rsidRPr="00302F21">
        <w:rPr>
          <w:rFonts w:ascii="Arial" w:hAnsi="Arial" w:cs="Arial"/>
          <w:sz w:val="24"/>
          <w:szCs w:val="24"/>
          <w:lang w:val="en-US"/>
        </w:rPr>
        <w:t xml:space="preserve"> (Fig.1</w:t>
      </w:r>
      <w:r w:rsidR="00D33416" w:rsidRPr="00302F21">
        <w:rPr>
          <w:rFonts w:ascii="Arial" w:hAnsi="Arial" w:cs="Arial"/>
          <w:sz w:val="24"/>
          <w:szCs w:val="24"/>
          <w:lang w:val="en-US"/>
        </w:rPr>
        <w:t>b</w:t>
      </w:r>
      <w:r w:rsidR="00F1578D" w:rsidRPr="00302F21">
        <w:rPr>
          <w:rFonts w:ascii="Arial" w:hAnsi="Arial" w:cs="Arial"/>
          <w:sz w:val="24"/>
          <w:szCs w:val="24"/>
          <w:lang w:val="en-US"/>
        </w:rPr>
        <w:t xml:space="preserve">). </w:t>
      </w:r>
      <w:r w:rsidR="0090645C" w:rsidRPr="00302F21">
        <w:rPr>
          <w:rFonts w:ascii="Arial" w:hAnsi="Arial" w:cs="Arial"/>
          <w:sz w:val="24"/>
          <w:szCs w:val="24"/>
          <w:lang w:val="en-US"/>
        </w:rPr>
        <w:t xml:space="preserve">Expression levels remained unaltered at </w:t>
      </w:r>
      <w:r w:rsidR="00811249" w:rsidRPr="00302F21">
        <w:rPr>
          <w:rFonts w:ascii="Arial" w:hAnsi="Arial" w:cs="Arial"/>
          <w:sz w:val="24"/>
          <w:szCs w:val="24"/>
          <w:lang w:val="en-US"/>
        </w:rPr>
        <w:t>low</w:t>
      </w:r>
      <w:r w:rsidR="009E0194" w:rsidRPr="00302F21">
        <w:rPr>
          <w:rFonts w:ascii="Arial" w:hAnsi="Arial" w:cs="Arial"/>
          <w:sz w:val="24"/>
          <w:szCs w:val="24"/>
          <w:lang w:val="en-US"/>
        </w:rPr>
        <w:t>er</w:t>
      </w:r>
      <w:r w:rsidR="00811249" w:rsidRPr="00302F21">
        <w:rPr>
          <w:rFonts w:ascii="Arial" w:hAnsi="Arial" w:cs="Arial"/>
          <w:sz w:val="24"/>
          <w:szCs w:val="24"/>
          <w:lang w:val="en-US"/>
        </w:rPr>
        <w:t xml:space="preserve"> concentrations of 1 g/L and 2 g/L (Fig.</w:t>
      </w:r>
      <w:r w:rsidR="0072558C" w:rsidRPr="00302F21">
        <w:rPr>
          <w:rFonts w:ascii="Arial" w:hAnsi="Arial" w:cs="Arial"/>
          <w:sz w:val="24"/>
          <w:szCs w:val="24"/>
          <w:lang w:val="en-US"/>
        </w:rPr>
        <w:t>1b</w:t>
      </w:r>
      <w:r w:rsidR="00811249" w:rsidRPr="00302F21">
        <w:rPr>
          <w:rFonts w:ascii="Arial" w:hAnsi="Arial" w:cs="Arial"/>
          <w:sz w:val="24"/>
          <w:szCs w:val="24"/>
          <w:lang w:val="en-US"/>
        </w:rPr>
        <w:t>).</w:t>
      </w:r>
      <w:r w:rsidR="00060792" w:rsidRPr="00302F21">
        <w:rPr>
          <w:rFonts w:ascii="Arial" w:hAnsi="Arial" w:cs="Arial"/>
          <w:sz w:val="24"/>
          <w:szCs w:val="24"/>
          <w:lang w:val="en-US"/>
        </w:rPr>
        <w:t xml:space="preserve"> </w:t>
      </w:r>
      <w:r w:rsidR="002373E1" w:rsidRPr="00302F21">
        <w:rPr>
          <w:rFonts w:ascii="Arial" w:hAnsi="Arial" w:cs="Arial"/>
          <w:sz w:val="24"/>
          <w:szCs w:val="24"/>
          <w:lang w:val="en-US"/>
        </w:rPr>
        <w:t xml:space="preserve">Differentially, </w:t>
      </w:r>
      <w:r w:rsidR="00811249" w:rsidRPr="00302F21">
        <w:rPr>
          <w:rFonts w:ascii="Arial" w:hAnsi="Arial" w:cs="Arial"/>
          <w:i/>
          <w:sz w:val="24"/>
          <w:szCs w:val="24"/>
          <w:lang w:val="en-US"/>
        </w:rPr>
        <w:t>HAMP</w:t>
      </w:r>
      <w:r w:rsidR="00811249" w:rsidRPr="00302F21">
        <w:rPr>
          <w:rFonts w:ascii="Arial" w:hAnsi="Arial" w:cs="Arial"/>
          <w:sz w:val="24"/>
          <w:szCs w:val="24"/>
          <w:lang w:val="en-US"/>
        </w:rPr>
        <w:t xml:space="preserve"> expression showed a pattern of alternating responses i.e. a significant 1.8-fold (p&lt;0.05) up-regulation upon 1 g/L treatment, unaltered expression upon 2 g/L treatment followed by a significant 2.3-fold up-regulation upon 5 g/L treatment (p&lt;0.05) and then, down-regulation upon 8</w:t>
      </w:r>
      <w:r w:rsidR="00501EE9" w:rsidRPr="00302F21">
        <w:rPr>
          <w:rFonts w:ascii="Arial" w:hAnsi="Arial" w:cs="Arial"/>
          <w:sz w:val="24"/>
          <w:szCs w:val="24"/>
          <w:lang w:val="en-US"/>
        </w:rPr>
        <w:t xml:space="preserve"> g/L </w:t>
      </w:r>
      <w:r w:rsidR="00E91202" w:rsidRPr="00302F21">
        <w:rPr>
          <w:rFonts w:ascii="Arial" w:hAnsi="Arial" w:cs="Arial"/>
          <w:sz w:val="24"/>
          <w:szCs w:val="24"/>
          <w:lang w:val="en-US"/>
        </w:rPr>
        <w:t>treatment (Fig.</w:t>
      </w:r>
      <w:r w:rsidR="00BC183C" w:rsidRPr="00302F21">
        <w:rPr>
          <w:rFonts w:ascii="Arial" w:hAnsi="Arial" w:cs="Arial"/>
          <w:sz w:val="24"/>
          <w:szCs w:val="24"/>
          <w:lang w:val="en-US"/>
        </w:rPr>
        <w:t>1</w:t>
      </w:r>
      <w:r w:rsidR="0072558C" w:rsidRPr="00302F21">
        <w:rPr>
          <w:rFonts w:ascii="Arial" w:hAnsi="Arial" w:cs="Arial"/>
          <w:sz w:val="24"/>
          <w:szCs w:val="24"/>
          <w:lang w:val="en-US"/>
        </w:rPr>
        <w:t>c</w:t>
      </w:r>
      <w:r w:rsidR="00E91202" w:rsidRPr="00302F21">
        <w:rPr>
          <w:rFonts w:ascii="Arial" w:hAnsi="Arial" w:cs="Arial"/>
          <w:sz w:val="24"/>
          <w:szCs w:val="24"/>
          <w:lang w:val="en-US"/>
        </w:rPr>
        <w:t xml:space="preserve">). </w:t>
      </w:r>
    </w:p>
    <w:p w:rsidR="00B80E1B" w:rsidRPr="00302F21" w:rsidRDefault="00B80E1B" w:rsidP="004D0A95">
      <w:pPr>
        <w:spacing w:after="0" w:line="360" w:lineRule="auto"/>
        <w:rPr>
          <w:rFonts w:ascii="Arial" w:hAnsi="Arial" w:cs="Arial"/>
          <w:sz w:val="24"/>
          <w:szCs w:val="24"/>
          <w:lang w:val="en-US"/>
        </w:rPr>
      </w:pPr>
    </w:p>
    <w:p w:rsidR="0079140D" w:rsidRPr="00302F21" w:rsidRDefault="00B42E2F" w:rsidP="004D0A95">
      <w:pPr>
        <w:spacing w:after="0" w:line="360" w:lineRule="auto"/>
        <w:rPr>
          <w:rFonts w:ascii="Arial" w:hAnsi="Arial" w:cs="Arial"/>
          <w:sz w:val="24"/>
          <w:szCs w:val="24"/>
          <w:lang w:val="en-US"/>
        </w:rPr>
      </w:pPr>
      <w:r w:rsidRPr="00302F21">
        <w:rPr>
          <w:rFonts w:ascii="Arial" w:hAnsi="Arial" w:cs="Arial"/>
          <w:sz w:val="24"/>
          <w:szCs w:val="24"/>
          <w:lang w:val="en-US"/>
        </w:rPr>
        <w:t>P</w:t>
      </w:r>
      <w:r w:rsidR="0079140D" w:rsidRPr="00302F21">
        <w:rPr>
          <w:rFonts w:ascii="Arial" w:hAnsi="Arial" w:cs="Arial"/>
          <w:sz w:val="24"/>
          <w:szCs w:val="24"/>
          <w:lang w:val="en-US"/>
        </w:rPr>
        <w:t>rior to expression</w:t>
      </w:r>
      <w:r w:rsidR="00DF74F4" w:rsidRPr="00302F21">
        <w:rPr>
          <w:rFonts w:ascii="Arial" w:hAnsi="Arial" w:cs="Arial"/>
          <w:sz w:val="24"/>
          <w:szCs w:val="24"/>
          <w:lang w:val="en-US"/>
        </w:rPr>
        <w:t xml:space="preserve"> studies</w:t>
      </w:r>
      <w:r w:rsidRPr="00302F21">
        <w:rPr>
          <w:rFonts w:ascii="Arial" w:hAnsi="Arial" w:cs="Arial"/>
          <w:sz w:val="24"/>
          <w:szCs w:val="24"/>
          <w:lang w:val="en-US"/>
        </w:rPr>
        <w:t xml:space="preserve"> in the recombinant cells</w:t>
      </w:r>
      <w:r w:rsidR="00DF74F4" w:rsidRPr="00302F21">
        <w:rPr>
          <w:rFonts w:ascii="Arial" w:hAnsi="Arial" w:cs="Arial"/>
          <w:sz w:val="24"/>
          <w:szCs w:val="24"/>
          <w:lang w:val="en-US"/>
        </w:rPr>
        <w:t xml:space="preserve">, </w:t>
      </w:r>
      <w:r w:rsidR="00BE4788" w:rsidRPr="00302F21">
        <w:rPr>
          <w:rFonts w:ascii="Arial" w:hAnsi="Arial" w:cs="Arial"/>
          <w:sz w:val="24"/>
          <w:szCs w:val="24"/>
          <w:lang w:val="en-US"/>
        </w:rPr>
        <w:t>intracellular iron loading</w:t>
      </w:r>
      <w:r w:rsidR="00DF74F4" w:rsidRPr="00302F21">
        <w:rPr>
          <w:rFonts w:ascii="Arial" w:hAnsi="Arial" w:cs="Arial"/>
          <w:sz w:val="24"/>
          <w:szCs w:val="24"/>
          <w:lang w:val="en-US"/>
        </w:rPr>
        <w:t xml:space="preserve"> was confirmed</w:t>
      </w:r>
      <w:r w:rsidR="0079140D" w:rsidRPr="00302F21">
        <w:rPr>
          <w:rFonts w:ascii="Arial" w:hAnsi="Arial" w:cs="Arial"/>
          <w:sz w:val="24"/>
          <w:szCs w:val="24"/>
          <w:lang w:val="en-US"/>
        </w:rPr>
        <w:t xml:space="preserve">. Data </w:t>
      </w:r>
      <w:r w:rsidR="00D670C1" w:rsidRPr="00302F21">
        <w:rPr>
          <w:rFonts w:ascii="Arial" w:hAnsi="Arial" w:cs="Arial"/>
          <w:sz w:val="24"/>
          <w:szCs w:val="24"/>
          <w:lang w:val="en-US"/>
        </w:rPr>
        <w:t>showed</w:t>
      </w:r>
      <w:r w:rsidR="0079140D" w:rsidRPr="00302F21">
        <w:rPr>
          <w:rFonts w:ascii="Arial" w:hAnsi="Arial" w:cs="Arial"/>
          <w:sz w:val="24"/>
          <w:szCs w:val="24"/>
          <w:lang w:val="en-US"/>
        </w:rPr>
        <w:t xml:space="preserve"> that following treatment with most holo-Tf concentrations, </w:t>
      </w:r>
    </w:p>
    <w:p w:rsidR="005D0DF2" w:rsidRPr="00302F21" w:rsidRDefault="00D670C1" w:rsidP="004D0A95">
      <w:pPr>
        <w:spacing w:after="0" w:line="360" w:lineRule="auto"/>
        <w:rPr>
          <w:rFonts w:ascii="Arial" w:hAnsi="Arial" w:cs="Arial"/>
          <w:sz w:val="24"/>
          <w:szCs w:val="24"/>
          <w:lang w:val="en-US"/>
        </w:rPr>
      </w:pPr>
      <w:r w:rsidRPr="00302F21">
        <w:rPr>
          <w:rFonts w:ascii="Arial" w:hAnsi="Arial" w:cs="Arial"/>
          <w:sz w:val="24"/>
          <w:szCs w:val="24"/>
          <w:lang w:val="en-US"/>
        </w:rPr>
        <w:t>intracellular i</w:t>
      </w:r>
      <w:r w:rsidR="009E0194" w:rsidRPr="00302F21">
        <w:rPr>
          <w:rFonts w:ascii="Arial" w:hAnsi="Arial" w:cs="Arial"/>
          <w:sz w:val="24"/>
          <w:szCs w:val="24"/>
          <w:lang w:val="en-US"/>
        </w:rPr>
        <w:t>ron content</w:t>
      </w:r>
      <w:r w:rsidR="0079140D" w:rsidRPr="00302F21">
        <w:rPr>
          <w:rFonts w:ascii="Arial" w:hAnsi="Arial" w:cs="Arial"/>
          <w:sz w:val="24"/>
          <w:szCs w:val="24"/>
          <w:lang w:val="en-US"/>
        </w:rPr>
        <w:t xml:space="preserve"> in these cells was higher </w:t>
      </w:r>
      <w:r w:rsidR="009E0194" w:rsidRPr="00302F21">
        <w:rPr>
          <w:rFonts w:ascii="Arial" w:hAnsi="Arial" w:cs="Arial"/>
          <w:sz w:val="24"/>
          <w:szCs w:val="24"/>
          <w:lang w:val="en-US"/>
        </w:rPr>
        <w:t xml:space="preserve">than Wt cells </w:t>
      </w:r>
      <w:r w:rsidR="00B80E1B" w:rsidRPr="00302F21">
        <w:rPr>
          <w:rFonts w:ascii="Arial" w:hAnsi="Arial" w:cs="Arial"/>
          <w:sz w:val="24"/>
          <w:szCs w:val="24"/>
          <w:lang w:val="en-US"/>
        </w:rPr>
        <w:t xml:space="preserve">(Figs. </w:t>
      </w:r>
      <w:r w:rsidR="0072558C" w:rsidRPr="00302F21">
        <w:rPr>
          <w:rFonts w:ascii="Arial" w:hAnsi="Arial" w:cs="Arial"/>
          <w:sz w:val="24"/>
          <w:szCs w:val="24"/>
          <w:lang w:val="en-US"/>
        </w:rPr>
        <w:t>2a</w:t>
      </w:r>
      <w:r w:rsidRPr="00302F21">
        <w:rPr>
          <w:rFonts w:ascii="Arial" w:hAnsi="Arial" w:cs="Arial"/>
          <w:sz w:val="24"/>
          <w:szCs w:val="24"/>
          <w:lang w:val="en-US"/>
        </w:rPr>
        <w:t xml:space="preserve"> and </w:t>
      </w:r>
      <w:r w:rsidR="0072558C" w:rsidRPr="00302F21">
        <w:rPr>
          <w:rFonts w:ascii="Arial" w:hAnsi="Arial" w:cs="Arial"/>
          <w:sz w:val="24"/>
          <w:szCs w:val="24"/>
          <w:lang w:val="en-US"/>
        </w:rPr>
        <w:t>1a</w:t>
      </w:r>
      <w:r w:rsidRPr="00302F21">
        <w:rPr>
          <w:rFonts w:ascii="Arial" w:hAnsi="Arial" w:cs="Arial"/>
          <w:sz w:val="24"/>
          <w:szCs w:val="24"/>
          <w:lang w:val="en-US"/>
        </w:rPr>
        <w:t>).</w:t>
      </w:r>
      <w:r w:rsidR="00B42E2F" w:rsidRPr="00302F21">
        <w:rPr>
          <w:rFonts w:ascii="Arial" w:hAnsi="Arial" w:cs="Arial"/>
          <w:sz w:val="24"/>
          <w:szCs w:val="24"/>
          <w:lang w:val="en-US"/>
        </w:rPr>
        <w:t xml:space="preserve">In the recombinant cells, </w:t>
      </w:r>
      <w:r w:rsidR="00D86EF7" w:rsidRPr="00302F21">
        <w:rPr>
          <w:rFonts w:ascii="Arial" w:hAnsi="Arial" w:cs="Arial"/>
          <w:sz w:val="24"/>
          <w:szCs w:val="24"/>
          <w:lang w:val="en-US"/>
        </w:rPr>
        <w:t xml:space="preserve">over the increasing holo-Tf concentrations, </w:t>
      </w:r>
      <w:r w:rsidR="00B42E2F" w:rsidRPr="00302F21">
        <w:rPr>
          <w:rFonts w:ascii="Arial" w:hAnsi="Arial" w:cs="Arial"/>
          <w:sz w:val="24"/>
          <w:szCs w:val="24"/>
          <w:lang w:val="en-US"/>
        </w:rPr>
        <w:t>a</w:t>
      </w:r>
      <w:r w:rsidR="0090645C" w:rsidRPr="00302F21">
        <w:rPr>
          <w:rFonts w:ascii="Arial" w:hAnsi="Arial" w:cs="Arial"/>
          <w:sz w:val="24"/>
          <w:szCs w:val="24"/>
          <w:lang w:val="en-US"/>
        </w:rPr>
        <w:t xml:space="preserve">lthough </w:t>
      </w:r>
      <w:r w:rsidR="004A3045" w:rsidRPr="00302F21">
        <w:rPr>
          <w:rFonts w:ascii="Arial" w:hAnsi="Arial" w:cs="Arial"/>
          <w:sz w:val="24"/>
          <w:szCs w:val="24"/>
          <w:lang w:val="en-US"/>
        </w:rPr>
        <w:t>intracellular</w:t>
      </w:r>
      <w:r w:rsidR="00BE4788" w:rsidRPr="00302F21">
        <w:rPr>
          <w:rFonts w:ascii="Arial" w:hAnsi="Arial" w:cs="Arial"/>
          <w:sz w:val="24"/>
          <w:szCs w:val="24"/>
          <w:lang w:val="en-US"/>
        </w:rPr>
        <w:t xml:space="preserve"> iro</w:t>
      </w:r>
      <w:r w:rsidR="001734EA" w:rsidRPr="00302F21">
        <w:rPr>
          <w:rFonts w:ascii="Arial" w:hAnsi="Arial" w:cs="Arial"/>
          <w:sz w:val="24"/>
          <w:szCs w:val="24"/>
          <w:lang w:val="en-US"/>
        </w:rPr>
        <w:t>n content</w:t>
      </w:r>
      <w:r w:rsidR="00DF74F4" w:rsidRPr="00302F21">
        <w:rPr>
          <w:rFonts w:ascii="Arial" w:hAnsi="Arial" w:cs="Arial"/>
          <w:sz w:val="24"/>
          <w:szCs w:val="24"/>
          <w:lang w:val="en-US"/>
        </w:rPr>
        <w:t xml:space="preserve"> decreased at </w:t>
      </w:r>
      <w:r w:rsidR="00E668F2" w:rsidRPr="00302F21">
        <w:rPr>
          <w:rFonts w:ascii="Arial" w:hAnsi="Arial" w:cs="Arial"/>
          <w:sz w:val="24"/>
          <w:szCs w:val="24"/>
          <w:lang w:val="en-US"/>
        </w:rPr>
        <w:t>2 g/L (p&lt;</w:t>
      </w:r>
      <w:r w:rsidR="00077B74" w:rsidRPr="00302F21">
        <w:rPr>
          <w:rFonts w:ascii="Arial" w:hAnsi="Arial" w:cs="Arial"/>
          <w:sz w:val="24"/>
          <w:szCs w:val="24"/>
          <w:lang w:val="en-US"/>
        </w:rPr>
        <w:t>0.01</w:t>
      </w:r>
      <w:r w:rsidR="0090645C" w:rsidRPr="00302F21">
        <w:rPr>
          <w:rFonts w:ascii="Arial" w:hAnsi="Arial" w:cs="Arial"/>
          <w:sz w:val="24"/>
          <w:szCs w:val="24"/>
          <w:lang w:val="en-US"/>
        </w:rPr>
        <w:t xml:space="preserve">), it </w:t>
      </w:r>
      <w:r w:rsidR="00077B74" w:rsidRPr="00302F21">
        <w:rPr>
          <w:rFonts w:ascii="Arial" w:hAnsi="Arial" w:cs="Arial"/>
          <w:sz w:val="24"/>
          <w:szCs w:val="24"/>
          <w:lang w:val="en-US"/>
        </w:rPr>
        <w:t>increase</w:t>
      </w:r>
      <w:r w:rsidR="0090645C" w:rsidRPr="00302F21">
        <w:rPr>
          <w:rFonts w:ascii="Arial" w:hAnsi="Arial" w:cs="Arial"/>
          <w:sz w:val="24"/>
          <w:szCs w:val="24"/>
          <w:lang w:val="en-US"/>
        </w:rPr>
        <w:t>d</w:t>
      </w:r>
      <w:r w:rsidR="00352463" w:rsidRPr="00302F21">
        <w:rPr>
          <w:rFonts w:ascii="Arial" w:hAnsi="Arial" w:cs="Arial"/>
          <w:sz w:val="24"/>
          <w:szCs w:val="24"/>
          <w:lang w:val="en-US"/>
        </w:rPr>
        <w:t xml:space="preserve">at </w:t>
      </w:r>
      <w:r w:rsidR="00077B74" w:rsidRPr="00302F21">
        <w:rPr>
          <w:rFonts w:ascii="Arial" w:hAnsi="Arial" w:cs="Arial"/>
          <w:sz w:val="24"/>
          <w:szCs w:val="24"/>
          <w:lang w:val="en-US"/>
        </w:rPr>
        <w:t>5</w:t>
      </w:r>
      <w:r w:rsidR="00BE4788" w:rsidRPr="00302F21">
        <w:rPr>
          <w:rFonts w:ascii="Arial" w:hAnsi="Arial" w:cs="Arial"/>
          <w:sz w:val="24"/>
          <w:szCs w:val="24"/>
          <w:lang w:val="en-US"/>
        </w:rPr>
        <w:t xml:space="preserve"> g/L </w:t>
      </w:r>
      <w:r w:rsidR="00B42E2F" w:rsidRPr="00302F21">
        <w:rPr>
          <w:rFonts w:ascii="Arial" w:hAnsi="Arial" w:cs="Arial"/>
          <w:sz w:val="24"/>
          <w:szCs w:val="24"/>
          <w:lang w:val="en-US"/>
        </w:rPr>
        <w:t xml:space="preserve">treatment </w:t>
      </w:r>
      <w:r w:rsidR="00352463" w:rsidRPr="00302F21">
        <w:rPr>
          <w:rFonts w:ascii="Arial" w:hAnsi="Arial" w:cs="Arial"/>
          <w:sz w:val="24"/>
          <w:szCs w:val="24"/>
          <w:lang w:val="en-US"/>
        </w:rPr>
        <w:t>(p&lt;0.03)</w:t>
      </w:r>
      <w:r w:rsidR="00987318" w:rsidRPr="00302F21">
        <w:rPr>
          <w:rFonts w:ascii="Arial" w:hAnsi="Arial" w:cs="Arial"/>
          <w:sz w:val="24"/>
          <w:szCs w:val="24"/>
          <w:lang w:val="en-US"/>
        </w:rPr>
        <w:t xml:space="preserve"> that </w:t>
      </w:r>
      <w:r w:rsidR="004A3045" w:rsidRPr="00302F21">
        <w:rPr>
          <w:rFonts w:ascii="Arial" w:hAnsi="Arial" w:cs="Arial"/>
          <w:sz w:val="24"/>
          <w:szCs w:val="24"/>
          <w:lang w:val="en-US"/>
        </w:rPr>
        <w:t xml:space="preserve">restored </w:t>
      </w:r>
      <w:r w:rsidR="0079140D" w:rsidRPr="00302F21">
        <w:rPr>
          <w:rFonts w:ascii="Arial" w:hAnsi="Arial" w:cs="Arial"/>
          <w:sz w:val="24"/>
          <w:szCs w:val="24"/>
          <w:lang w:val="en-US"/>
        </w:rPr>
        <w:t xml:space="preserve">the high levels, as in </w:t>
      </w:r>
      <w:r w:rsidR="0090645C" w:rsidRPr="00302F21">
        <w:rPr>
          <w:rFonts w:ascii="Arial" w:hAnsi="Arial" w:cs="Arial"/>
          <w:sz w:val="24"/>
          <w:szCs w:val="24"/>
          <w:lang w:val="en-US"/>
        </w:rPr>
        <w:t>untreated conditions</w:t>
      </w:r>
      <w:r w:rsidR="00B80E1B" w:rsidRPr="00302F21">
        <w:rPr>
          <w:rFonts w:ascii="Arial" w:hAnsi="Arial" w:cs="Arial"/>
          <w:sz w:val="24"/>
          <w:szCs w:val="24"/>
          <w:lang w:val="en-US"/>
        </w:rPr>
        <w:t xml:space="preserve"> (Fig.2</w:t>
      </w:r>
      <w:r w:rsidR="0072558C" w:rsidRPr="00302F21">
        <w:rPr>
          <w:rFonts w:ascii="Arial" w:hAnsi="Arial" w:cs="Arial"/>
          <w:sz w:val="24"/>
          <w:szCs w:val="24"/>
          <w:lang w:val="en-US"/>
        </w:rPr>
        <w:t>a</w:t>
      </w:r>
      <w:r w:rsidR="00B80E1B" w:rsidRPr="00302F21">
        <w:rPr>
          <w:rFonts w:ascii="Arial" w:hAnsi="Arial" w:cs="Arial"/>
          <w:sz w:val="24"/>
          <w:szCs w:val="24"/>
          <w:lang w:val="en-US"/>
        </w:rPr>
        <w:t>).</w:t>
      </w:r>
      <w:r w:rsidR="000455F5" w:rsidRPr="00302F21">
        <w:rPr>
          <w:rFonts w:ascii="Arial" w:hAnsi="Arial" w:cs="Arial"/>
          <w:sz w:val="24"/>
          <w:szCs w:val="24"/>
          <w:lang w:val="en-US"/>
        </w:rPr>
        <w:t>T</w:t>
      </w:r>
      <w:r w:rsidR="00B42E2F" w:rsidRPr="00302F21">
        <w:rPr>
          <w:rFonts w:ascii="Arial" w:hAnsi="Arial" w:cs="Arial"/>
          <w:sz w:val="24"/>
          <w:szCs w:val="24"/>
          <w:lang w:val="en-US"/>
        </w:rPr>
        <w:t xml:space="preserve">hese </w:t>
      </w:r>
      <w:r w:rsidR="00B80E1B" w:rsidRPr="00302F21">
        <w:rPr>
          <w:rFonts w:ascii="Arial" w:hAnsi="Arial" w:cs="Arial"/>
          <w:sz w:val="24"/>
          <w:szCs w:val="24"/>
          <w:lang w:val="en-US"/>
        </w:rPr>
        <w:t xml:space="preserve">cells differed from the Wt cells in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F25271" w:rsidRPr="00302F21">
        <w:rPr>
          <w:rFonts w:ascii="Arial" w:hAnsi="Arial" w:cs="Arial"/>
          <w:sz w:val="24"/>
          <w:szCs w:val="24"/>
          <w:lang w:val="en-US"/>
        </w:rPr>
        <w:t xml:space="preserve"> expression patterns</w:t>
      </w:r>
      <w:r w:rsidR="004778ED" w:rsidRPr="00302F21">
        <w:rPr>
          <w:rFonts w:ascii="Arial" w:hAnsi="Arial" w:cs="Arial"/>
          <w:sz w:val="24"/>
          <w:szCs w:val="24"/>
          <w:lang w:val="en-US"/>
        </w:rPr>
        <w:t xml:space="preserve"> (summarized in Table 1)</w:t>
      </w:r>
      <w:r w:rsidR="00F25271" w:rsidRPr="00302F21">
        <w:rPr>
          <w:rFonts w:ascii="Arial" w:hAnsi="Arial" w:cs="Arial"/>
          <w:sz w:val="24"/>
          <w:szCs w:val="24"/>
          <w:lang w:val="en-US"/>
        </w:rPr>
        <w:t xml:space="preserve">. </w:t>
      </w:r>
      <w:r w:rsidR="00B80E1B" w:rsidRPr="00302F21">
        <w:rPr>
          <w:rFonts w:ascii="Arial" w:hAnsi="Arial" w:cs="Arial"/>
          <w:sz w:val="24"/>
          <w:szCs w:val="24"/>
          <w:lang w:val="en-US"/>
        </w:rPr>
        <w:t xml:space="preserve">Here, </w:t>
      </w:r>
      <w:r w:rsidR="00791B44" w:rsidRPr="00302F21">
        <w:rPr>
          <w:rFonts w:ascii="Arial" w:hAnsi="Arial" w:cs="Arial"/>
          <w:i/>
          <w:sz w:val="24"/>
          <w:szCs w:val="24"/>
          <w:lang w:val="en-US"/>
        </w:rPr>
        <w:t>HFE</w:t>
      </w:r>
      <w:r w:rsidR="00791B44" w:rsidRPr="00302F21">
        <w:rPr>
          <w:rFonts w:ascii="Arial" w:hAnsi="Arial" w:cs="Arial"/>
          <w:sz w:val="24"/>
          <w:szCs w:val="24"/>
          <w:lang w:val="en-US"/>
        </w:rPr>
        <w:t xml:space="preserve"> expression increased upon 1 g/L (p=0.07), but then decreased upon 2 g</w:t>
      </w:r>
      <w:r w:rsidR="00987318" w:rsidRPr="00302F21">
        <w:rPr>
          <w:rFonts w:ascii="Arial" w:hAnsi="Arial" w:cs="Arial"/>
          <w:sz w:val="24"/>
          <w:szCs w:val="24"/>
          <w:lang w:val="en-US"/>
        </w:rPr>
        <w:t xml:space="preserve">/L holo-Tf treatment (p&lt;0.03), and remained unaltered </w:t>
      </w:r>
      <w:r w:rsidR="00791B44" w:rsidRPr="00302F21">
        <w:rPr>
          <w:rFonts w:ascii="Arial" w:hAnsi="Arial" w:cs="Arial"/>
          <w:sz w:val="24"/>
          <w:szCs w:val="24"/>
          <w:lang w:val="en-US"/>
        </w:rPr>
        <w:t>at 5 g/L (Fig.</w:t>
      </w:r>
      <w:r w:rsidR="00BC183C" w:rsidRPr="00302F21">
        <w:rPr>
          <w:rFonts w:ascii="Arial" w:hAnsi="Arial" w:cs="Arial"/>
          <w:sz w:val="24"/>
          <w:szCs w:val="24"/>
          <w:lang w:val="en-US"/>
        </w:rPr>
        <w:t>2</w:t>
      </w:r>
      <w:r w:rsidR="0072558C" w:rsidRPr="00302F21">
        <w:rPr>
          <w:rFonts w:ascii="Arial" w:hAnsi="Arial" w:cs="Arial"/>
          <w:sz w:val="24"/>
          <w:szCs w:val="24"/>
          <w:lang w:val="en-US"/>
        </w:rPr>
        <w:t>b</w:t>
      </w:r>
      <w:r w:rsidR="00791B44" w:rsidRPr="00302F21">
        <w:rPr>
          <w:rFonts w:ascii="Arial" w:hAnsi="Arial" w:cs="Arial"/>
          <w:sz w:val="24"/>
          <w:szCs w:val="24"/>
          <w:lang w:val="en-US"/>
        </w:rPr>
        <w:t>)</w:t>
      </w:r>
      <w:r w:rsidR="007A53AB" w:rsidRPr="00302F21">
        <w:rPr>
          <w:rFonts w:ascii="Arial" w:hAnsi="Arial" w:cs="Arial"/>
          <w:sz w:val="24"/>
          <w:szCs w:val="24"/>
          <w:lang w:val="en-US"/>
        </w:rPr>
        <w:t xml:space="preserve">. Similarly, </w:t>
      </w:r>
      <w:r w:rsidR="00791B44" w:rsidRPr="00302F21">
        <w:rPr>
          <w:rFonts w:ascii="Arial" w:hAnsi="Arial" w:cs="Arial"/>
          <w:i/>
          <w:sz w:val="24"/>
          <w:szCs w:val="24"/>
          <w:lang w:val="en-US"/>
        </w:rPr>
        <w:t>HAM</w:t>
      </w:r>
      <w:r w:rsidR="00791B44" w:rsidRPr="00302F21">
        <w:rPr>
          <w:rFonts w:ascii="Arial" w:hAnsi="Arial" w:cs="Arial"/>
          <w:sz w:val="24"/>
          <w:szCs w:val="24"/>
          <w:lang w:val="en-US"/>
        </w:rPr>
        <w:t xml:space="preserve">P expression </w:t>
      </w:r>
      <w:r w:rsidR="007A53AB" w:rsidRPr="00302F21">
        <w:rPr>
          <w:rFonts w:ascii="Arial" w:hAnsi="Arial" w:cs="Arial"/>
          <w:sz w:val="24"/>
          <w:szCs w:val="24"/>
          <w:lang w:val="en-US"/>
        </w:rPr>
        <w:t xml:space="preserve">increased by </w:t>
      </w:r>
      <w:r w:rsidR="00791B44" w:rsidRPr="00302F21">
        <w:rPr>
          <w:rFonts w:ascii="Arial" w:hAnsi="Arial" w:cs="Arial"/>
          <w:sz w:val="24"/>
          <w:szCs w:val="24"/>
          <w:lang w:val="en-US"/>
        </w:rPr>
        <w:t>3.5-fold at 1 g/L (p&lt;0.03) followed by</w:t>
      </w:r>
      <w:r w:rsidR="00987318" w:rsidRPr="00302F21">
        <w:rPr>
          <w:rFonts w:ascii="Arial" w:hAnsi="Arial" w:cs="Arial"/>
          <w:sz w:val="24"/>
          <w:szCs w:val="24"/>
          <w:lang w:val="en-US"/>
        </w:rPr>
        <w:t xml:space="preserve"> a</w:t>
      </w:r>
      <w:r w:rsidR="009959A6" w:rsidRPr="00302F21">
        <w:rPr>
          <w:rFonts w:ascii="Arial" w:hAnsi="Arial" w:cs="Arial"/>
          <w:sz w:val="24"/>
          <w:szCs w:val="24"/>
          <w:lang w:val="en-US"/>
        </w:rPr>
        <w:t xml:space="preserve">repression </w:t>
      </w:r>
      <w:r w:rsidR="00791B44" w:rsidRPr="00302F21">
        <w:rPr>
          <w:rFonts w:ascii="Arial" w:hAnsi="Arial" w:cs="Arial"/>
          <w:sz w:val="24"/>
          <w:szCs w:val="24"/>
          <w:lang w:val="en-US"/>
        </w:rPr>
        <w:t xml:space="preserve">at 2 </w:t>
      </w:r>
      <w:r w:rsidRPr="00302F21">
        <w:rPr>
          <w:rFonts w:ascii="Arial" w:hAnsi="Arial" w:cs="Arial"/>
          <w:sz w:val="24"/>
          <w:szCs w:val="24"/>
          <w:lang w:val="en-US"/>
        </w:rPr>
        <w:t>g/L</w:t>
      </w:r>
      <w:r w:rsidR="009959A6" w:rsidRPr="00302F21">
        <w:rPr>
          <w:rFonts w:ascii="Arial" w:hAnsi="Arial" w:cs="Arial"/>
          <w:sz w:val="24"/>
          <w:szCs w:val="24"/>
          <w:lang w:val="en-US"/>
        </w:rPr>
        <w:t xml:space="preserve"> (p&lt;0.03)</w:t>
      </w:r>
      <w:r w:rsidR="004778ED" w:rsidRPr="00302F21">
        <w:rPr>
          <w:rFonts w:ascii="Arial" w:hAnsi="Arial" w:cs="Arial"/>
          <w:sz w:val="24"/>
          <w:szCs w:val="24"/>
          <w:lang w:val="en-US"/>
        </w:rPr>
        <w:t xml:space="preserve"> </w:t>
      </w:r>
      <w:r w:rsidR="00791B44" w:rsidRPr="00302F21">
        <w:rPr>
          <w:rFonts w:ascii="Arial" w:hAnsi="Arial" w:cs="Arial"/>
          <w:sz w:val="24"/>
          <w:szCs w:val="24"/>
          <w:lang w:val="en-US"/>
        </w:rPr>
        <w:t xml:space="preserve">and </w:t>
      </w:r>
      <w:r w:rsidR="009959A6" w:rsidRPr="00302F21">
        <w:rPr>
          <w:rFonts w:ascii="Arial" w:hAnsi="Arial" w:cs="Arial"/>
          <w:sz w:val="24"/>
          <w:szCs w:val="24"/>
          <w:lang w:val="en-US"/>
        </w:rPr>
        <w:t>remained unalt</w:t>
      </w:r>
      <w:r w:rsidR="00B42E2F" w:rsidRPr="00302F21">
        <w:rPr>
          <w:rFonts w:ascii="Arial" w:hAnsi="Arial" w:cs="Arial"/>
          <w:sz w:val="24"/>
          <w:szCs w:val="24"/>
          <w:lang w:val="en-US"/>
        </w:rPr>
        <w:t xml:space="preserve">ered at 5 g/L </w:t>
      </w:r>
      <w:r w:rsidR="00987318" w:rsidRPr="00302F21">
        <w:rPr>
          <w:rFonts w:ascii="Arial" w:hAnsi="Arial" w:cs="Arial"/>
          <w:sz w:val="24"/>
          <w:szCs w:val="24"/>
          <w:lang w:val="en-US"/>
        </w:rPr>
        <w:t xml:space="preserve">treatment </w:t>
      </w:r>
      <w:r w:rsidR="00791B44" w:rsidRPr="00302F21">
        <w:rPr>
          <w:rFonts w:ascii="Arial" w:hAnsi="Arial" w:cs="Arial"/>
          <w:sz w:val="24"/>
          <w:szCs w:val="24"/>
          <w:lang w:val="en-US"/>
        </w:rPr>
        <w:t>(Fig.</w:t>
      </w:r>
      <w:r w:rsidR="0072558C" w:rsidRPr="00302F21">
        <w:rPr>
          <w:rFonts w:ascii="Arial" w:hAnsi="Arial" w:cs="Arial"/>
          <w:sz w:val="24"/>
          <w:szCs w:val="24"/>
          <w:lang w:val="en-US"/>
        </w:rPr>
        <w:t>2c</w:t>
      </w:r>
      <w:r w:rsidR="00791B44" w:rsidRPr="00302F21">
        <w:rPr>
          <w:rFonts w:ascii="Arial" w:hAnsi="Arial" w:cs="Arial"/>
          <w:sz w:val="24"/>
          <w:szCs w:val="24"/>
          <w:lang w:val="en-US"/>
        </w:rPr>
        <w:t>).</w:t>
      </w:r>
      <w:r w:rsidR="004778ED" w:rsidRPr="00302F21">
        <w:rPr>
          <w:rFonts w:ascii="Arial" w:hAnsi="Arial" w:cs="Arial"/>
          <w:sz w:val="24"/>
          <w:szCs w:val="24"/>
          <w:lang w:val="en-US"/>
        </w:rPr>
        <w:t xml:space="preserve"> </w:t>
      </w:r>
    </w:p>
    <w:p w:rsidR="004778ED" w:rsidRPr="00302F21" w:rsidRDefault="004778ED" w:rsidP="004D0A95">
      <w:pPr>
        <w:spacing w:after="0" w:line="360" w:lineRule="auto"/>
        <w:rPr>
          <w:rFonts w:ascii="Arial" w:hAnsi="Arial" w:cs="Arial"/>
          <w:sz w:val="24"/>
          <w:szCs w:val="24"/>
          <w:lang w:val="en-US"/>
        </w:rPr>
      </w:pPr>
    </w:p>
    <w:p w:rsidR="00F25271" w:rsidRPr="00302F21" w:rsidRDefault="0098731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Further, </w:t>
      </w:r>
      <w:r w:rsidR="001734EA" w:rsidRPr="00302F21">
        <w:rPr>
          <w:rFonts w:ascii="Arial" w:hAnsi="Arial" w:cs="Arial"/>
          <w:sz w:val="24"/>
          <w:szCs w:val="24"/>
          <w:lang w:val="en-US"/>
        </w:rPr>
        <w:t>t</w:t>
      </w:r>
      <w:r w:rsidRPr="00302F21">
        <w:rPr>
          <w:rFonts w:ascii="Arial" w:hAnsi="Arial" w:cs="Arial"/>
          <w:sz w:val="24"/>
          <w:szCs w:val="24"/>
          <w:lang w:val="en-US"/>
        </w:rPr>
        <w:t xml:space="preserve">o understand </w:t>
      </w:r>
      <w:r w:rsidR="005715C9" w:rsidRPr="00302F21">
        <w:rPr>
          <w:rFonts w:ascii="Arial" w:hAnsi="Arial" w:cs="Arial"/>
          <w:sz w:val="24"/>
          <w:szCs w:val="24"/>
          <w:lang w:val="en-US"/>
        </w:rPr>
        <w:t xml:space="preserve">the exclusive effect of intracellular iron loading,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F25271" w:rsidRPr="00302F21">
        <w:rPr>
          <w:rFonts w:ascii="Arial" w:hAnsi="Arial" w:cs="Arial"/>
          <w:sz w:val="24"/>
          <w:szCs w:val="24"/>
          <w:lang w:val="en-US"/>
        </w:rPr>
        <w:t xml:space="preserve"> expressions in untreated cells were compared. Data showed </w:t>
      </w:r>
      <w:r w:rsidR="00B80E1B" w:rsidRPr="00302F21">
        <w:rPr>
          <w:rFonts w:ascii="Arial" w:hAnsi="Arial" w:cs="Arial"/>
          <w:sz w:val="24"/>
          <w:szCs w:val="24"/>
          <w:lang w:val="en-US"/>
        </w:rPr>
        <w:t xml:space="preserve">that the </w:t>
      </w:r>
      <w:r w:rsidR="00B80E1B" w:rsidRPr="00302F21">
        <w:rPr>
          <w:rFonts w:ascii="Arial" w:hAnsi="Arial" w:cs="Arial"/>
          <w:sz w:val="24"/>
          <w:szCs w:val="24"/>
          <w:lang w:val="en-US"/>
        </w:rPr>
        <w:lastRenderedPageBreak/>
        <w:t xml:space="preserve">recombinant cells expressed higher </w:t>
      </w:r>
      <w:r w:rsidR="003C1E50" w:rsidRPr="00302F21">
        <w:rPr>
          <w:rFonts w:ascii="Arial" w:hAnsi="Arial" w:cs="Arial"/>
          <w:sz w:val="24"/>
          <w:szCs w:val="24"/>
          <w:lang w:val="en-US"/>
        </w:rPr>
        <w:t xml:space="preserve">levels of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00B80E1B" w:rsidRPr="00302F21">
        <w:rPr>
          <w:rFonts w:ascii="Arial" w:hAnsi="Arial" w:cs="Arial"/>
          <w:sz w:val="24"/>
          <w:szCs w:val="24"/>
          <w:lang w:val="en-US"/>
        </w:rPr>
        <w:t>mRNA</w:t>
      </w:r>
      <w:r w:rsidR="00060792" w:rsidRPr="00302F21">
        <w:rPr>
          <w:rFonts w:ascii="Arial" w:hAnsi="Arial" w:cs="Arial"/>
          <w:sz w:val="24"/>
          <w:szCs w:val="24"/>
          <w:lang w:val="en-US"/>
        </w:rPr>
        <w:t xml:space="preserve"> </w:t>
      </w:r>
      <w:r w:rsidR="00F25271" w:rsidRPr="00302F21">
        <w:rPr>
          <w:rFonts w:ascii="Arial" w:hAnsi="Arial" w:cs="Arial"/>
          <w:sz w:val="24"/>
          <w:szCs w:val="24"/>
          <w:lang w:val="en-US"/>
        </w:rPr>
        <w:t>than Wt cells (2.3-fold; p&lt;0.03 and 3.9-fold;</w:t>
      </w:r>
      <w:r w:rsidR="004A4869" w:rsidRPr="00302F21">
        <w:rPr>
          <w:rFonts w:ascii="Arial" w:hAnsi="Arial" w:cs="Arial"/>
          <w:sz w:val="24"/>
          <w:szCs w:val="24"/>
          <w:lang w:val="en-US"/>
        </w:rPr>
        <w:t xml:space="preserve"> p=0.05, respectively) (Figs. 3a and 3b</w:t>
      </w:r>
      <w:r w:rsidR="00F25271" w:rsidRPr="00302F21">
        <w:rPr>
          <w:rFonts w:ascii="Arial" w:hAnsi="Arial" w:cs="Arial"/>
          <w:sz w:val="24"/>
          <w:szCs w:val="24"/>
          <w:lang w:val="en-US"/>
        </w:rPr>
        <w:t xml:space="preserve">). </w:t>
      </w:r>
    </w:p>
    <w:p w:rsidR="00111ADA" w:rsidRPr="00302F21" w:rsidRDefault="00111ADA" w:rsidP="004D0A95">
      <w:pPr>
        <w:spacing w:after="0" w:line="360" w:lineRule="auto"/>
        <w:rPr>
          <w:rFonts w:ascii="Arial" w:hAnsi="Arial" w:cs="Arial"/>
          <w:b/>
          <w:sz w:val="24"/>
          <w:szCs w:val="24"/>
          <w:lang w:val="en-US"/>
        </w:rPr>
      </w:pPr>
    </w:p>
    <w:p w:rsidR="00811249" w:rsidRPr="00302F21" w:rsidRDefault="004F171D" w:rsidP="004D0A95">
      <w:pPr>
        <w:spacing w:after="0" w:line="360" w:lineRule="auto"/>
        <w:rPr>
          <w:rFonts w:ascii="Arial" w:hAnsi="Arial" w:cs="Arial"/>
          <w:b/>
          <w:sz w:val="24"/>
          <w:szCs w:val="24"/>
          <w:lang w:val="en-US"/>
        </w:rPr>
      </w:pPr>
      <w:r w:rsidRPr="00302F21">
        <w:rPr>
          <w:rFonts w:ascii="Arial" w:hAnsi="Arial" w:cs="Arial"/>
          <w:b/>
          <w:sz w:val="24"/>
          <w:szCs w:val="24"/>
          <w:lang w:val="en-US"/>
        </w:rPr>
        <w:t>D</w:t>
      </w:r>
      <w:r w:rsidR="001D3A8C" w:rsidRPr="00302F21">
        <w:rPr>
          <w:rFonts w:ascii="Arial" w:hAnsi="Arial" w:cs="Arial"/>
          <w:b/>
          <w:sz w:val="24"/>
          <w:szCs w:val="24"/>
          <w:lang w:val="en-US"/>
        </w:rPr>
        <w:t xml:space="preserve">iscussion </w:t>
      </w:r>
    </w:p>
    <w:p w:rsidR="00382C40" w:rsidRPr="00302F21" w:rsidRDefault="000D112B" w:rsidP="004D0A95">
      <w:pPr>
        <w:spacing w:after="0" w:line="360" w:lineRule="auto"/>
        <w:rPr>
          <w:rFonts w:ascii="Arial" w:hAnsi="Arial" w:cs="Arial"/>
          <w:sz w:val="24"/>
          <w:szCs w:val="24"/>
          <w:lang w:val="en-US"/>
        </w:rPr>
      </w:pPr>
      <w:r w:rsidRPr="00302F21">
        <w:rPr>
          <w:rFonts w:ascii="Arial" w:hAnsi="Arial" w:cs="Arial"/>
          <w:sz w:val="24"/>
          <w:szCs w:val="24"/>
          <w:lang w:val="en-US"/>
        </w:rPr>
        <w:t>The genes</w:t>
      </w:r>
      <w:r w:rsidR="00060792" w:rsidRPr="00302F21">
        <w:rPr>
          <w:rFonts w:ascii="Arial" w:hAnsi="Arial" w:cs="Arial"/>
          <w:sz w:val="24"/>
          <w:szCs w:val="24"/>
          <w:lang w:val="en-US"/>
        </w:rPr>
        <w:t xml:space="preserve"> </w:t>
      </w:r>
      <w:r w:rsidR="007F23FD" w:rsidRPr="00302F21">
        <w:rPr>
          <w:rFonts w:ascii="Arial" w:hAnsi="Arial" w:cs="Arial"/>
          <w:i/>
          <w:sz w:val="24"/>
          <w:szCs w:val="24"/>
          <w:lang w:val="en-US"/>
        </w:rPr>
        <w:t>HFE</w:t>
      </w:r>
      <w:r w:rsidR="00B5256C" w:rsidRPr="00302F21">
        <w:rPr>
          <w:rFonts w:ascii="Arial" w:hAnsi="Arial" w:cs="Arial"/>
          <w:sz w:val="24"/>
          <w:szCs w:val="24"/>
          <w:lang w:val="en-US"/>
        </w:rPr>
        <w:t xml:space="preserve"> and </w:t>
      </w:r>
      <w:r w:rsidR="00B5256C" w:rsidRPr="00302F21">
        <w:rPr>
          <w:rFonts w:ascii="Arial" w:hAnsi="Arial" w:cs="Arial"/>
          <w:i/>
          <w:sz w:val="24"/>
          <w:szCs w:val="24"/>
          <w:lang w:val="en-US"/>
        </w:rPr>
        <w:t>HAMP</w:t>
      </w:r>
      <w:r w:rsidR="00B5256C" w:rsidRPr="00302F21">
        <w:rPr>
          <w:rFonts w:ascii="Arial" w:hAnsi="Arial" w:cs="Arial"/>
          <w:sz w:val="24"/>
          <w:szCs w:val="24"/>
          <w:lang w:val="en-US"/>
        </w:rPr>
        <w:t xml:space="preserve"> are </w:t>
      </w:r>
      <w:r w:rsidR="00BA2BDC" w:rsidRPr="00302F21">
        <w:rPr>
          <w:rFonts w:ascii="Arial" w:hAnsi="Arial" w:cs="Arial"/>
          <w:sz w:val="24"/>
          <w:szCs w:val="24"/>
          <w:lang w:val="en-US"/>
        </w:rPr>
        <w:t xml:space="preserve">extremely important for </w:t>
      </w:r>
      <w:r w:rsidR="007F23FD" w:rsidRPr="00302F21">
        <w:rPr>
          <w:rFonts w:ascii="Arial" w:hAnsi="Arial" w:cs="Arial"/>
          <w:sz w:val="24"/>
          <w:szCs w:val="24"/>
          <w:lang w:val="en-US"/>
        </w:rPr>
        <w:t>maintain</w:t>
      </w:r>
      <w:r w:rsidR="00682D3C" w:rsidRPr="00302F21">
        <w:rPr>
          <w:rFonts w:ascii="Arial" w:hAnsi="Arial" w:cs="Arial"/>
          <w:sz w:val="24"/>
          <w:szCs w:val="24"/>
          <w:lang w:val="en-US"/>
        </w:rPr>
        <w:t>ing</w:t>
      </w:r>
      <w:r w:rsidR="007F23FD" w:rsidRPr="00302F21">
        <w:rPr>
          <w:rFonts w:ascii="Arial" w:hAnsi="Arial" w:cs="Arial"/>
          <w:sz w:val="24"/>
          <w:szCs w:val="24"/>
          <w:lang w:val="en-US"/>
        </w:rPr>
        <w:t xml:space="preserve"> body iron homeostasis</w:t>
      </w:r>
      <w:r w:rsidR="00B5256C" w:rsidRPr="00302F21">
        <w:rPr>
          <w:rFonts w:ascii="Arial" w:hAnsi="Arial" w:cs="Arial"/>
          <w:sz w:val="24"/>
          <w:szCs w:val="24"/>
          <w:lang w:val="en-US"/>
        </w:rPr>
        <w:t xml:space="preserve">, where the protein HFE </w:t>
      </w:r>
      <w:r w:rsidR="00FF4F9E" w:rsidRPr="00302F21">
        <w:rPr>
          <w:rFonts w:ascii="Arial" w:hAnsi="Arial" w:cs="Arial"/>
          <w:sz w:val="24"/>
          <w:szCs w:val="24"/>
          <w:lang w:val="en-US"/>
        </w:rPr>
        <w:t>modulate</w:t>
      </w:r>
      <w:r w:rsidR="005B4313" w:rsidRPr="00302F21">
        <w:rPr>
          <w:rFonts w:ascii="Arial" w:hAnsi="Arial" w:cs="Arial"/>
          <w:sz w:val="24"/>
          <w:szCs w:val="24"/>
          <w:lang w:val="en-US"/>
        </w:rPr>
        <w:t xml:space="preserve">s </w:t>
      </w:r>
      <w:r w:rsidR="005B4313"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005B4313" w:rsidRPr="00302F21">
        <w:rPr>
          <w:rFonts w:ascii="Arial" w:hAnsi="Arial" w:cs="Arial"/>
          <w:sz w:val="24"/>
          <w:szCs w:val="24"/>
          <w:lang w:val="en-US"/>
        </w:rPr>
        <w:t xml:space="preserve">induction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05SduQlF","properties":{"formattedCitation":"(1,2)","plainCitation":"(1,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113,"uris":["http://zotero.org/users/2804724/items/R5C3KI8B"],"uri":["http://zotero.org/users/2804724/items/R5C3KI8B"],"itemData":{"id":113,"type":"article-journal","title":"In situ proximity ligation assays indicate that hemochromatosis proteins Hfe and transferrin receptor 2 (Tfr2) do not interact","container-title":"PloS One","page":"e77267","volume":"8","issue":"10","source":"PubMed","abstract":"The hemochromatosis associated proteins HFE and Transferrin Receptor 2 (TFR2) have been shown to be important for the proper regulation of hepcidin. A number of in vitro studies using transient overexpression systems have suggested that an interaction between HFE and TFR2 is required for the regulation of hepcidin. This model of iron sensing which centers upon the requirement for an interaction between HFE and TFR2 has recently been questioned with in vivo studies in mice from our laboratory and others which suggest that Hfe and Tfr2 can regulate hepcidin independently of each other. To re-examine the postulated interaction between Hfe and Tfr2 we developed a novel expression system in which both proteins are stably co-expressed and used the proximity ligation assay to examine the interactions between Hfe, Tfr1 and Tfr2 at a cellular level. We were able to detect the previously described interaction between Hfe and Tfr1, and heterodimers between Tfr1 and Tfr2; however no interaction between Hfe and Tfr2 was observed in our system. The results from this study indicate that Hfe and Tfr2 do not interact with each other when they are stably expressed at similar levels. Furthermore, these results support in vivo studies which suggest that Hfe and Tfr2 can independently regulate hepcidin.","DOI":"10.1371/journal.pone.0077267","ISSN":"1932-6203","note":"PMID: 24155934\nPMCID: PMC3796466","journalAbbreviation":"PLoS ONE","language":"eng","author":[{"family":"Rishi","given":"Gautam"},{"family":"Crampton","given":"Emily M."},{"family":"Wallace","given":"Daniel F."},{"family":"Subramaniam","given":"V. Nathan"}],"issued":{"date-parts":[["2013"]]},"PMID":"24155934","PMCID":"PMC3796466"}}],"schema":"https://github.com/citation-style-language/schema/raw/master/csl-citation.json"} </w:instrText>
      </w:r>
      <w:r w:rsidR="002A0DD7" w:rsidRPr="00302F21">
        <w:rPr>
          <w:rFonts w:ascii="Arial" w:hAnsi="Arial" w:cs="Arial"/>
          <w:sz w:val="24"/>
          <w:szCs w:val="24"/>
          <w:lang w:val="en-US"/>
        </w:rPr>
        <w:fldChar w:fldCharType="separate"/>
      </w:r>
      <w:r w:rsidR="00471335" w:rsidRPr="00302F21">
        <w:rPr>
          <w:rFonts w:ascii="Arial" w:hAnsi="Arial" w:cs="Arial"/>
          <w:sz w:val="24"/>
        </w:rPr>
        <w:t>[</w:t>
      </w:r>
      <w:r w:rsidR="00123973" w:rsidRPr="00302F21">
        <w:rPr>
          <w:rFonts w:ascii="Arial" w:hAnsi="Arial" w:cs="Arial"/>
          <w:sz w:val="24"/>
        </w:rPr>
        <w:t>1,2</w:t>
      </w:r>
      <w:r w:rsidR="002A0DD7" w:rsidRPr="00302F21">
        <w:rPr>
          <w:rFonts w:ascii="Arial" w:hAnsi="Arial" w:cs="Arial"/>
          <w:sz w:val="24"/>
          <w:szCs w:val="24"/>
          <w:lang w:val="en-US"/>
        </w:rPr>
        <w:fldChar w:fldCharType="end"/>
      </w:r>
      <w:r w:rsidR="00471335" w:rsidRPr="00302F21">
        <w:rPr>
          <w:rFonts w:ascii="Arial" w:hAnsi="Arial" w:cs="Arial"/>
          <w:sz w:val="24"/>
          <w:szCs w:val="24"/>
          <w:lang w:val="en-US"/>
        </w:rPr>
        <w:t>]</w:t>
      </w:r>
      <w:r w:rsidR="00682D3C" w:rsidRPr="00302F21">
        <w:rPr>
          <w:rFonts w:ascii="Arial" w:hAnsi="Arial" w:cs="Arial"/>
          <w:sz w:val="24"/>
          <w:szCs w:val="24"/>
          <w:lang w:val="en-US"/>
        </w:rPr>
        <w:t xml:space="preserve"> and the induced peptide hepcidin regulates systemic iron homeostasis</w:t>
      </w:r>
      <w:r w:rsidR="005B60BA" w:rsidRPr="00302F21">
        <w:rPr>
          <w:rFonts w:ascii="Arial" w:hAnsi="Arial" w:cs="Arial"/>
          <w:sz w:val="24"/>
          <w:szCs w:val="24"/>
          <w:lang w:val="en-US"/>
        </w:rPr>
        <w:t xml:space="preserve"> upon systemic iron elevation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dXiwQ5wE","properties":{"formattedCitation":"(17,18)","plainCitation":"(17,18)"},"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id":188,"uris":["http://zotero.org/users/2804724/items/286XP3KB"],"uri":["http://zotero.org/users/2804724/items/286XP3KB"],"itemData":{"id":188,"type":"article-journal","title":"Hepcidin, a urinary antimicrobial peptide synthesized in the liver","container-title":"The Journal of Biological Chemistry","page":"7806-7810","volume":"276","issue":"11","source":"PubMed","abstract":"Cysteine-rich antimicrobial peptides are abundant in animal and plant tissues involved in host defense. In insects, most are synthesized in the fat body, an organ analogous to the liver of vertebrates. From human urine, we characterized a cysteine-rich peptide with three forms differing by amino-terminal truncation, and we named it hepcidin (Hepc) because of its origin in the liver and its antimicrobial properties. Two predominant forms, Hepc20 and Hepc25, contained 20 and 25 amino acid residues with all 8 cysteines connected by intramolecular disulfide bonds. Reverse translation and search of the data bases found homologous liver cDNAs in species from fish to human and a corresponding human genomic sequence on human chromosome 19. The full cDNA by 5' rapid amplification of cDNA ends was 0.4 kilobase pair, in agreement with hepcidin mRNA size on Northern blots. The liver was the predominant site of mRNA expression. The encoded prepropeptide contains 84 amino acids, but only the 20-25-amino acid processed forms were found in urine. Hepcidins exhibited antifungal activity against Candida albicans, Aspergillus fumigatus, and Aspergillus niger and antibacterial activity against Escherichia coli, Staphylococcus aureus, Staphylococcus epidermidis, and group B Streptococcus. Hepcidin may be a vertebrate counterpart of cysteine-rich antimicrobial peptides produced in the fat body of insects.","DOI":"10.1074/jbc.M008922200","ISSN":"0021-9258","note":"PMID: 11113131","journalAbbreviation":"J. Biol. Chem.","language":"eng","author":[{"family":"Park","given":"C. H."},{"family":"Valore","given":"E. V."},{"family":"Waring","given":"A. J."},{"family":"Ganz","given":"T."}],"issued":{"date-parts":[["2001",3,16]]}}}],"schema":"https://github.com/citation-style-language/schema/raw/master/csl-citation.json"} </w:instrText>
      </w:r>
      <w:r w:rsidR="002A0DD7" w:rsidRPr="00302F21">
        <w:rPr>
          <w:rFonts w:ascii="Arial" w:hAnsi="Arial" w:cs="Arial"/>
          <w:sz w:val="24"/>
          <w:szCs w:val="24"/>
          <w:lang w:val="en-US"/>
        </w:rPr>
        <w:fldChar w:fldCharType="separate"/>
      </w:r>
      <w:r w:rsidR="00471335" w:rsidRPr="00302F21">
        <w:rPr>
          <w:rFonts w:ascii="Arial" w:hAnsi="Arial" w:cs="Arial"/>
          <w:sz w:val="24"/>
        </w:rPr>
        <w:t>[</w:t>
      </w:r>
      <w:r w:rsidR="00123973" w:rsidRPr="00302F21">
        <w:rPr>
          <w:rFonts w:ascii="Arial" w:hAnsi="Arial" w:cs="Arial"/>
          <w:sz w:val="24"/>
        </w:rPr>
        <w:t>17,18</w:t>
      </w:r>
      <w:r w:rsidR="002A0DD7" w:rsidRPr="00302F21">
        <w:rPr>
          <w:rFonts w:ascii="Arial" w:hAnsi="Arial" w:cs="Arial"/>
          <w:sz w:val="24"/>
          <w:szCs w:val="24"/>
          <w:lang w:val="en-US"/>
        </w:rPr>
        <w:fldChar w:fldCharType="end"/>
      </w:r>
      <w:r w:rsidR="00471335" w:rsidRPr="00302F21">
        <w:rPr>
          <w:rFonts w:ascii="Arial" w:hAnsi="Arial" w:cs="Arial"/>
          <w:sz w:val="24"/>
          <w:szCs w:val="24"/>
          <w:lang w:val="en-US"/>
        </w:rPr>
        <w:t>]</w:t>
      </w:r>
      <w:r w:rsidR="00BA1E8F" w:rsidRPr="00302F21">
        <w:rPr>
          <w:rFonts w:ascii="Arial" w:hAnsi="Arial" w:cs="Arial"/>
          <w:sz w:val="24"/>
          <w:szCs w:val="24"/>
          <w:lang w:val="en-US"/>
        </w:rPr>
        <w:t xml:space="preserve">. </w:t>
      </w:r>
      <w:r w:rsidR="007075C6" w:rsidRPr="00302F21">
        <w:rPr>
          <w:rFonts w:ascii="Arial" w:hAnsi="Arial" w:cs="Arial"/>
          <w:sz w:val="24"/>
          <w:szCs w:val="24"/>
          <w:lang w:val="en-US"/>
        </w:rPr>
        <w:t xml:space="preserve">However, the intracellular and extracellular iron-sensing mechanisms remain unclear and the upstream responses of the </w:t>
      </w:r>
      <w:r w:rsidR="007075C6" w:rsidRPr="00302F21">
        <w:rPr>
          <w:rFonts w:ascii="Arial" w:hAnsi="Arial" w:cs="Arial"/>
          <w:i/>
          <w:sz w:val="24"/>
          <w:szCs w:val="24"/>
          <w:lang w:val="en-US"/>
        </w:rPr>
        <w:t>HFE</w:t>
      </w:r>
      <w:r w:rsidR="007075C6" w:rsidRPr="00302F21">
        <w:rPr>
          <w:rFonts w:ascii="Arial" w:hAnsi="Arial" w:cs="Arial"/>
          <w:sz w:val="24"/>
          <w:szCs w:val="24"/>
          <w:lang w:val="en-US"/>
        </w:rPr>
        <w:t xml:space="preserve"> mRNA to a range of increasing extracellular iron concentrations and elevated intracellular iron levels, and its co-relation with </w:t>
      </w:r>
      <w:r w:rsidR="007075C6" w:rsidRPr="00302F21">
        <w:rPr>
          <w:rFonts w:ascii="Arial" w:hAnsi="Arial" w:cs="Arial"/>
          <w:i/>
          <w:sz w:val="24"/>
          <w:szCs w:val="24"/>
          <w:lang w:val="en-US"/>
        </w:rPr>
        <w:t>HAMP</w:t>
      </w:r>
      <w:r w:rsidR="007075C6" w:rsidRPr="00302F21">
        <w:rPr>
          <w:rFonts w:ascii="Arial" w:hAnsi="Arial" w:cs="Arial"/>
          <w:sz w:val="24"/>
          <w:szCs w:val="24"/>
          <w:lang w:val="en-US"/>
        </w:rPr>
        <w:t xml:space="preserve"> mRNA have been rarely studied. </w:t>
      </w:r>
      <w:r w:rsidR="00596ECB" w:rsidRPr="00302F21">
        <w:rPr>
          <w:rFonts w:ascii="Arial" w:hAnsi="Arial" w:cs="Arial"/>
          <w:sz w:val="24"/>
          <w:szCs w:val="24"/>
          <w:lang w:val="en-US"/>
        </w:rPr>
        <w:t xml:space="preserve">Therefore, in this short study </w:t>
      </w:r>
      <w:r w:rsidR="00162A85" w:rsidRPr="00302F21">
        <w:rPr>
          <w:rFonts w:ascii="Arial" w:hAnsi="Arial" w:cs="Arial"/>
          <w:sz w:val="24"/>
          <w:szCs w:val="24"/>
          <w:lang w:val="en-US"/>
        </w:rPr>
        <w:t>we</w:t>
      </w:r>
      <w:r w:rsidR="00060792" w:rsidRPr="00302F21">
        <w:rPr>
          <w:rFonts w:ascii="Arial" w:hAnsi="Arial" w:cs="Arial"/>
          <w:sz w:val="24"/>
          <w:szCs w:val="24"/>
          <w:lang w:val="en-US"/>
        </w:rPr>
        <w:t xml:space="preserve"> </w:t>
      </w:r>
      <w:r w:rsidR="00DC54A3" w:rsidRPr="00302F21">
        <w:rPr>
          <w:rFonts w:ascii="Arial" w:hAnsi="Arial" w:cs="Arial"/>
          <w:sz w:val="24"/>
          <w:szCs w:val="24"/>
          <w:lang w:val="en-US"/>
        </w:rPr>
        <w:t xml:space="preserve">aimed to discriminate between the effects of intracellular and extracellular iron-loading. Hence, we </w:t>
      </w:r>
      <w:r w:rsidR="00AB041A" w:rsidRPr="00302F21">
        <w:rPr>
          <w:rFonts w:ascii="Arial" w:hAnsi="Arial" w:cs="Arial"/>
          <w:sz w:val="24"/>
          <w:szCs w:val="24"/>
          <w:lang w:val="en-US"/>
        </w:rPr>
        <w:t xml:space="preserve">examined </w:t>
      </w:r>
      <w:r w:rsidR="0040245D" w:rsidRPr="00302F21">
        <w:rPr>
          <w:rFonts w:ascii="Arial" w:hAnsi="Arial" w:cs="Arial"/>
          <w:i/>
          <w:sz w:val="24"/>
          <w:szCs w:val="24"/>
          <w:lang w:val="en-US"/>
        </w:rPr>
        <w:t>HFE</w:t>
      </w:r>
      <w:r w:rsidR="0040245D" w:rsidRPr="00302F21">
        <w:rPr>
          <w:rFonts w:ascii="Arial" w:hAnsi="Arial" w:cs="Arial"/>
          <w:sz w:val="24"/>
          <w:szCs w:val="24"/>
          <w:lang w:val="en-US"/>
        </w:rPr>
        <w:t xml:space="preserve"> and </w:t>
      </w:r>
      <w:r w:rsidR="0040245D" w:rsidRPr="00302F21">
        <w:rPr>
          <w:rFonts w:ascii="Arial" w:hAnsi="Arial" w:cs="Arial"/>
          <w:i/>
          <w:sz w:val="24"/>
          <w:szCs w:val="24"/>
          <w:lang w:val="en-US"/>
        </w:rPr>
        <w:t>HAMP</w:t>
      </w:r>
      <w:r w:rsidR="0040245D" w:rsidRPr="00302F21">
        <w:rPr>
          <w:rFonts w:ascii="Arial" w:hAnsi="Arial" w:cs="Arial"/>
          <w:sz w:val="24"/>
          <w:szCs w:val="24"/>
          <w:lang w:val="en-US"/>
        </w:rPr>
        <w:t xml:space="preserve"> expressions under high extracellular iron levels, high intracellular iron levels</w:t>
      </w:r>
      <w:r w:rsidR="00AB041A" w:rsidRPr="00302F21">
        <w:rPr>
          <w:rFonts w:ascii="Arial" w:hAnsi="Arial" w:cs="Arial"/>
          <w:sz w:val="24"/>
          <w:szCs w:val="24"/>
          <w:lang w:val="en-US"/>
        </w:rPr>
        <w:t>,</w:t>
      </w:r>
      <w:r w:rsidR="0040245D" w:rsidRPr="00302F21">
        <w:rPr>
          <w:rFonts w:ascii="Arial" w:hAnsi="Arial" w:cs="Arial"/>
          <w:sz w:val="24"/>
          <w:szCs w:val="24"/>
          <w:lang w:val="en-US"/>
        </w:rPr>
        <w:t xml:space="preserve"> and simultaneously increased intracellular and extracellular iron levels </w:t>
      </w:r>
      <w:r w:rsidR="00682D3C" w:rsidRPr="00302F21">
        <w:rPr>
          <w:rFonts w:ascii="Arial" w:hAnsi="Arial" w:cs="Arial"/>
          <w:sz w:val="24"/>
          <w:szCs w:val="24"/>
          <w:lang w:val="en-US"/>
        </w:rPr>
        <w:t xml:space="preserve">by treating Wt and </w:t>
      </w:r>
      <w:r w:rsidR="00CE0805" w:rsidRPr="00302F21">
        <w:rPr>
          <w:rFonts w:ascii="Arial" w:hAnsi="Arial" w:cs="Arial"/>
          <w:sz w:val="24"/>
          <w:szCs w:val="24"/>
          <w:lang w:val="en-US"/>
        </w:rPr>
        <w:t>rec</w:t>
      </w:r>
      <w:r w:rsidR="00683973" w:rsidRPr="00302F21">
        <w:rPr>
          <w:rFonts w:ascii="Arial" w:hAnsi="Arial" w:cs="Arial"/>
          <w:sz w:val="24"/>
          <w:szCs w:val="24"/>
          <w:lang w:val="en-US"/>
        </w:rPr>
        <w:t>ombinant</w:t>
      </w:r>
      <w:r w:rsidR="00596ECB" w:rsidRPr="00302F21">
        <w:rPr>
          <w:rFonts w:ascii="Arial" w:hAnsi="Arial" w:cs="Arial"/>
          <w:sz w:val="24"/>
          <w:szCs w:val="24"/>
          <w:lang w:val="en-US"/>
        </w:rPr>
        <w:t xml:space="preserve"> HepG2 </w:t>
      </w:r>
      <w:r w:rsidR="00682D3C" w:rsidRPr="00302F21">
        <w:rPr>
          <w:rFonts w:ascii="Arial" w:hAnsi="Arial" w:cs="Arial"/>
          <w:sz w:val="24"/>
          <w:szCs w:val="24"/>
          <w:lang w:val="en-US"/>
        </w:rPr>
        <w:t xml:space="preserve">cells with/without a range of </w:t>
      </w:r>
      <w:r w:rsidR="00C34D11" w:rsidRPr="00302F21">
        <w:rPr>
          <w:rFonts w:ascii="Arial" w:hAnsi="Arial" w:cs="Arial"/>
          <w:sz w:val="24"/>
          <w:szCs w:val="24"/>
          <w:lang w:val="en-US"/>
        </w:rPr>
        <w:t xml:space="preserve">increasing holo-Tf </w:t>
      </w:r>
      <w:r w:rsidR="00F049B7" w:rsidRPr="00302F21">
        <w:rPr>
          <w:rFonts w:ascii="Arial" w:hAnsi="Arial" w:cs="Arial"/>
          <w:sz w:val="24"/>
          <w:szCs w:val="24"/>
          <w:lang w:val="en-US"/>
        </w:rPr>
        <w:t>c</w:t>
      </w:r>
      <w:r w:rsidR="00EB059F" w:rsidRPr="00302F21">
        <w:rPr>
          <w:rFonts w:ascii="Arial" w:hAnsi="Arial" w:cs="Arial"/>
          <w:sz w:val="24"/>
          <w:szCs w:val="24"/>
          <w:lang w:val="en-US"/>
        </w:rPr>
        <w:t>oncentrations</w:t>
      </w:r>
      <w:r w:rsidR="00682D3C" w:rsidRPr="00302F21">
        <w:rPr>
          <w:rFonts w:ascii="Arial" w:hAnsi="Arial" w:cs="Arial"/>
          <w:sz w:val="24"/>
          <w:szCs w:val="24"/>
          <w:lang w:val="en-US"/>
        </w:rPr>
        <w:t xml:space="preserve">. </w:t>
      </w:r>
      <w:r w:rsidR="00412BBA" w:rsidRPr="00302F21">
        <w:rPr>
          <w:rFonts w:ascii="Arial" w:hAnsi="Arial" w:cs="Arial"/>
          <w:sz w:val="24"/>
          <w:szCs w:val="24"/>
          <w:lang w:val="en-US"/>
        </w:rPr>
        <w:t>Such studies will not only help in elucidating the iron-sensing mechanisms but also in understanding iron-acquisition in</w:t>
      </w:r>
      <w:r w:rsidR="00C51025" w:rsidRPr="00302F21">
        <w:rPr>
          <w:rFonts w:ascii="Arial" w:hAnsi="Arial" w:cs="Arial"/>
          <w:sz w:val="24"/>
          <w:szCs w:val="24"/>
          <w:lang w:val="en-US"/>
        </w:rPr>
        <w:t xml:space="preserve"> different iron-excess pathologies.</w:t>
      </w:r>
    </w:p>
    <w:p w:rsidR="00C51025" w:rsidRPr="00302F21" w:rsidRDefault="00C51025" w:rsidP="004D0A95">
      <w:pPr>
        <w:spacing w:after="0" w:line="360" w:lineRule="auto"/>
        <w:rPr>
          <w:rFonts w:ascii="Arial" w:hAnsi="Arial" w:cs="Arial"/>
          <w:sz w:val="24"/>
          <w:szCs w:val="24"/>
        </w:rPr>
      </w:pPr>
    </w:p>
    <w:p w:rsidR="00EE1005" w:rsidRPr="00302F21" w:rsidRDefault="00382C40" w:rsidP="004D0A95">
      <w:pPr>
        <w:spacing w:after="0" w:line="360" w:lineRule="auto"/>
        <w:rPr>
          <w:rFonts w:ascii="Arial" w:hAnsi="Arial" w:cs="Arial"/>
          <w:sz w:val="24"/>
          <w:szCs w:val="24"/>
          <w:lang w:val="en-US"/>
        </w:rPr>
      </w:pPr>
      <w:r w:rsidRPr="00302F21">
        <w:rPr>
          <w:rFonts w:ascii="Arial" w:hAnsi="Arial" w:cs="Arial"/>
          <w:sz w:val="24"/>
          <w:szCs w:val="24"/>
        </w:rPr>
        <w:t xml:space="preserve">Unlike previous studies where the responses of </w:t>
      </w:r>
      <w:r w:rsidRPr="00302F21">
        <w:rPr>
          <w:rFonts w:ascii="Arial" w:hAnsi="Arial" w:cs="Arial"/>
          <w:i/>
          <w:sz w:val="24"/>
          <w:szCs w:val="24"/>
        </w:rPr>
        <w:t xml:space="preserve">HFE </w:t>
      </w:r>
      <w:r w:rsidRPr="00302F21">
        <w:rPr>
          <w:rFonts w:ascii="Arial" w:hAnsi="Arial" w:cs="Arial"/>
          <w:sz w:val="24"/>
          <w:szCs w:val="24"/>
        </w:rPr>
        <w:t xml:space="preserve">mRNA expression were studied either under a single concentration of holo-Tf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v2lzEftg","properties":{"formattedCitation":"(11,19)","plainCitation":"(11,19)"},"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013,"uris":["http://zotero.org/users/2804724/items/2TWEI83W"],"uri":["http://zotero.org/users/2804724/items/2TWEI83W"],"itemData":{"id":1013,"type":"article-journal","title":"Iron metabolism in macrophages from HFE hemochromatosis patients","container-title":"Molecular Genetics and Metabolism","page":"258-267","volume":"101","issue":"2-3","source":"PubMed","abstract":"HFE-linked hereditary hemochromatosis is a common form of iron-overload disease in European populations. We studied the role of HFE in macrophage iron metabolism. Patients under venesection treatment had higher EPO levels and drastically reduced levels of transferrin receptor (TfRC and TfR2) mRNA, and also decreased levels of HAMP mRNA in macrophages cultured in autologous serum. Macrophages from C282Y/C282Y patients cultured either in autologous serum or in FBS with or without iron supplementation, had elevated CYBRD1 (cytochrome b reductase 1), SLC40A1 (ferroportin) and FTL (ferritin L) mRNA levels. Those incubated with holo-Tf also showed lower levels of TfRC and TfR2 mRNA. Iron flux from C282Y/C282Y macrophages incubated with a low concentration of non-transferrin-bound iron (NTBI) was similar to that from wild-type macrophages, but incubation with holo-Tf or high NTBI did not trigger a continuous increase in the cytosolic calcein-chelatable iron pool in C282Y/C282Y macrophages conversely to wild-type cells. All culture conditions revealed a high level of intracellular ferritin in C282Y/C282Y macrophages compared to wild-type cells. These results suggest that the non-functional C282Y form of HFE may alter the balance between cytosolic calcein-chelatable iron and sequestered iron, thereby disrupting the iron uptake and release equilibrium in cells involved in iron storage.","DOI":"10.1016/j.ymgme.2010.07.010","ISSN":"1096-7206","note":"PMID: 20675164","journalAbbreviation":"Mol. Genet. Metab.","language":"eng","author":[{"family":"Jacolot","given":"Sandrine"},{"family":"Yang","given":"Yizhen"},{"family":"Paitry","given":"Pierrick"},{"family":"Férec","given":"Claude"},{"family":"Mura","given":"Catherine"}],"issued":{"date-parts":[["2010",1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11,19</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or in macrophages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2jis4qo70o","properties":{"formattedCitation":"(19)","plainCitation":"(19)"},"citationItems":[{"id":1013,"uris":["http://zotero.org/users/2804724/items/2TWEI83W"],"uri":["http://zotero.org/users/2804724/items/2TWEI83W"],"itemData":{"id":1013,"type":"article-journal","title":"Iron metabolism in macrophages from HFE hemochromatosis patients","container-title":"Molecular Genetics and Metabolism","page":"258-267","volume":"101","issue":"2-3","source":"PubMed","abstract":"HFE-linked hereditary hemochromatosis is a common form of iron-overload disease in European populations. We studied the role of HFE in macrophage iron metabolism. Patients under venesection treatment had higher EPO levels and drastically reduced levels of transferrin receptor (TfRC and TfR2) mRNA, and also decreased levels of HAMP mRNA in macrophages cultured in autologous serum. Macrophages from C282Y/C282Y patients cultured either in autologous serum or in FBS with or without iron supplementation, had elevated CYBRD1 (cytochrome b reductase 1), SLC40A1 (ferroportin) and FTL (ferritin L) mRNA levels. Those incubated with holo-Tf also showed lower levels of TfRC and TfR2 mRNA. Iron flux from C282Y/C282Y macrophages incubated with a low concentration of non-transferrin-bound iron (NTBI) was similar to that from wild-type macrophages, but incubation with holo-Tf or high NTBI did not trigger a continuous increase in the cytosolic calcein-chelatable iron pool in C282Y/C282Y macrophages conversely to wild-type cells. All culture conditions revealed a high level of intracellular ferritin in C282Y/C282Y macrophages compared to wild-type cells. These results suggest that the non-functional C282Y form of HFE may alter the balance between cytosolic calcein-chelatable iron and sequestered iron, thereby disrupting the iron uptake and release equilibrium in cells involved in iron storage.","DOI":"10.1016/j.ymgme.2010.07.010","ISSN":"1096-7206","note":"PMID: 20675164","journalAbbreviation":"Mol. Genet. Metab.","language":"eng","author":[{"family":"Jacolot","given":"Sandrine"},{"family":"Yang","given":"Yizhen"},{"family":"Paitry","given":"Pierrick"},{"family":"Férec","given":"Claude"},{"family":"Mura","given":"Catherine"}],"issued":{"date-parts":[["2010",1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19</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here, we used a range of holo-Tf concentrations (from 1 g/L to 8 g/L) on HepG2 cells to mimic the gradually elevating extracellular iron loading in different iron-excess pathologies, accounting for the probable different stages of iron loading. Since HFE is the inducer of </w:t>
      </w:r>
      <w:r w:rsidRPr="00302F21">
        <w:rPr>
          <w:rFonts w:ascii="Arial" w:hAnsi="Arial" w:cs="Arial"/>
          <w:i/>
          <w:sz w:val="24"/>
          <w:szCs w:val="24"/>
        </w:rPr>
        <w:t>HAMP</w:t>
      </w:r>
      <w:r w:rsidRPr="00302F21">
        <w:rPr>
          <w:rFonts w:ascii="Arial" w:hAnsi="Arial" w:cs="Arial"/>
          <w:sz w:val="24"/>
          <w:szCs w:val="24"/>
        </w:rPr>
        <w:t xml:space="preserve"> expression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6CwleH2Q","properties":{"formattedCitation":"{\\rtf (1,20\\uc0\\u8211{}22)}","plainCitation":"(1,20–2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269,"uris":["http://zotero.org/users/2804724/items/TSCZWBDM"],"uri":["http://zotero.org/users/2804724/items/TSCZWBDM"],"itemData":{"id":269,"type":"article-journal","title":"Disrupted hepcidin regulation in HFE-associated haemochromatosis and the liver as a regulator of body iron homoeostasis","container-title":"Lancet (London, England)","page":"669-673","volume":"361","issue":"9358","source":"PubMed","abstract":"BACKGROUND: The mechanisms responsible for disturbed iron homoeostasis in hereditary haemochromatosis are poorly understood. However, results of some studies indicate a link between hepcidin, a liver-derived peptide, and intestinal iron absorption, suggesting that this molecule could play a part in hepatic iron overload. To investigate this possible association, we studied the hepatic expression of the gene for hepcidin (HAMP) and a gene important in iron transport (IREG1) in patients with haemochromatosis, in normal controls, and in Hfe-knockout mice.\nMETHODS: We extracted total RNA from the liver tissue of 27 patients with HFE-associated haemochromatosis, seven transplant donors (controls), and Hfe-knockout mice. HAMP and IREG1 mRNA concentrations were examined by ribonuclease protection assays and expressed relative to the housekeeping gene GAPD.\nFINDINGS: There was a significant decrease in HAMP expression in untreated patients compared with controls (5.4-fold, 95% CI 3.3-7.5; p&lt;0.0001) despite significantly increased iron loading. Similarly, we noted a decrease in Hamp expression in iron-loaded Hfe-knockout mice. Hepatic IREG1 expression was greatly upregulated in patients with haemochromatosis (1.8-fold, 95% CI 1.5-2.2; p=0.002). There was a significant correlation between hepatic iron concentration and expression of HAMP (r=0.59, p=0.02) and IREG1 (r=0.67, p=0.007) in untreated patients.\nINTERPRETATION: Lack of HAMP upregulation in HFE-associated haemochromatosis despite significant hepatic iron loading indicates that HFE plays an important part in the regulation of hepcidin expression in response to iron overload. Our results imply that the liver is important in the pathophysiology of HFE-associated haemochromatosis. Furthermore, the increase in hepatic IREG1 expression in haemochromatosis suggests that IREG1 could function to facilitate the removal of excess iron from the liver.","DOI":"10.1016/S0140-6736(03)12602-5","ISSN":"0140-6736","note":"PMID: 12606179","journalAbbreviation":"Lancet","language":"eng","author":[{"family":"Bridle","given":"Kim R."},{"family":"Frazer","given":"David M."},{"family":"Wilkins","given":"Sarah J."},{"family":"Dixon","given":"Jeanette L."},{"family":"Purdie","given":"David M."},{"family":"Crawford","given":"Darrell H. G."},{"family":"Subramaniam","given":"V. Nathan"},{"family":"Powell","given":"Lawrie W."},{"family":"Anderson","given":"Gregory J."},{"family":"Ramm","given":"Grant A."}],"issued":{"date-parts":[["2003",2,22]]}}},{"id":222,"uris":["http://zotero.org/users/2804724/items/QX8JB6NT"],"uri":["http://zotero.org/users/2804724/items/QX8JB6NT"],"itemData":{"id":222,"type":"article-journal","title":"Transgenic HFE-dependent induction of hepcidin in mice does not require transferrin receptor-2","container-title":"American Journal of Hematology","page":"588-595","volume":"87","issue":"6","source":"PubMed","abstract":"Hereditary hemochomatosis (HH) is caused by mutations in several genes, including HFE and transferrin receptor-2 (TFR2). Loss of either protein decreases expression of the iron regulatory hormone hepcidin by the liver, leading to inappropriately high iron uptake from the diet, and resulting in systemic iron overload. In tissue culture, overexpressed HFE and TFR2 physically interact. Hepatocellular overexpression of Hfe in vivo increases hepcidin expression, despite an associated decrease in Tfr2. On this basis, we hypothesized that Tfr2 would not be required for Hfe-dependent up-regulation of hepcidin. We show that hepatocellular overexpression of Hfe in Tfr2(Y245X/Y245X) mice leads to hepcidin induction eventuating in iron deficiency and a hypochromic, microcytic anemia. Furthermore, coimmunoprecipitation studies using liver lysates did not provide evidence for physical interaction between Hfe and Tfr2 in vivo. In conclusion, we demonstrate that Tfr2 is not essential for Hfe-mediated induction of hepcidin expression, supporting the possibility that TFR2 may regulate iron metabolism in an HFE-independent manner.","DOI":"10.1002/ajh.23173","ISSN":"1096-8652","note":"PMID: 22460705\nPMCID: PMC3386558","journalAbbreviation":"Am. J. Hematol.","language":"eng","author":[{"family":"Schmidt","given":"Paul J."},{"family":"Fleming","given":"Mark D."}],"issued":{"date-parts":[["2012",6]]}}},{"id":263,"uris":["http://zotero.org/users/2804724/items/SSJA3A6J"],"uri":["http://zotero.org/users/2804724/items/SSJA3A6J"],"itemData":{"id":263,"type":"article-journal","title":"The transferrin receptor modulates Hfe-dependent regulation of hepcidin expression","container-title":"Cell Metabolism","page":"205-214","volume":"7","issue":"3","source":"PubMed","abstract":"Hemochromatosis is caused by mutations in HFE, a protein that competes with transferrin (TF) for binding to transferrin receptor 1 (TFR1). We developed mutant mouse strains to gain insight into the role of the Hfe/Tfr1 complex in regulating iron homeostasis. We introduced mutations into a ubiquitously expressed Tfr1 transgene or the endogenous Tfr1 locus to promote or prevent the Hfe/Tfr1 interaction. Under conditions favoring a constitutive Hfe/Tfr1 interaction, mice developed iron overload attributable to inappropriately low expression of the hormone hepcidin. In contrast, mice carrying a mutation that interferes with the Hfe/Tfr1 interaction developed iron deficiency associated with inappropriately high hepcidin expression. High-level expression of a liver-specific Hfe transgene in Hfe-/- mice was also associated with increased hepcidin production and iron deficiency. Together, these models suggest that Hfe induces hepcidin expression when it is not in complex with Tfr1.","DOI":"10.1016/j.cmet.2007.11.016","ISSN":"1550-4131","note":"PMID: 18316026\nPMCID: PMC2292811","journalAbbreviation":"Cell Metab.","language":"eng","author":[{"family":"Schmidt","given":"Paul J."},{"family":"Toran","given":"Paul T."},{"family":"Giannetti","given":"Anthony M."},{"family":"Bjorkman","given":"Pamela J."},{"family":"Andrews","given":"Nancy C."}],"issued":{"date-parts":[["2008",3]]}}}],"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szCs w:val="24"/>
        </w:rPr>
        <w:t>[</w:t>
      </w:r>
      <w:r w:rsidR="00767F8F" w:rsidRPr="00302F21">
        <w:rPr>
          <w:rFonts w:ascii="Arial" w:hAnsi="Arial" w:cs="Arial"/>
          <w:sz w:val="24"/>
          <w:szCs w:val="24"/>
        </w:rPr>
        <w:t>1,20–22</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and hepcidin is a hormone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2t7n00l9u","properties":{"formattedCitation":"(23)","plainCitation":"(23)"},"citationItems":[{"id":1016,"uris":["http://zotero.org/users/2804724/items/UHJ8VCHH"],"uri":["http://zotero.org/users/2804724/items/UHJ8VCHH"],"itemData":{"id":1016,"type":"article-journal","title":"Hepcidin - the Iron Regulatory Hormone","container-title":"Clinical Biochemist Reviews","page":"47-49","volume":"26","issue":"3","source":"PubMed Central","ISSN":"0159-8090","note":"PMID: 16450011\nPMCID: PMC1240030","journalAbbreviation":"Clin Biochem Rev","author":[{"family":"Rossi","given":"Enrico"}],"issued":{"date-parts":[["2005",8]]}}}],"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23</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an early response to treatment was expected. Therefore, unlike most previous studies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sGFVgtww","properties":{"formattedCitation":"{\\rtf (11\\uc0\\u8211{}13)}","plainCitation":"(11–13)"},"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szCs w:val="24"/>
        </w:rPr>
        <w:t>[</w:t>
      </w:r>
      <w:r w:rsidR="00767F8F" w:rsidRPr="00302F21">
        <w:rPr>
          <w:rFonts w:ascii="Arial" w:hAnsi="Arial" w:cs="Arial"/>
          <w:sz w:val="24"/>
          <w:szCs w:val="24"/>
        </w:rPr>
        <w:t>11–13</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here, the duration of treatments was only 6 h. As expected, alterations were observed in both, Wt and recombinant cells at this time-point (Figs. 1b, 1c, 2b and 2c).</w:t>
      </w:r>
    </w:p>
    <w:p w:rsidR="00682D3C" w:rsidRPr="00302F21" w:rsidRDefault="00682D3C" w:rsidP="004D0A95">
      <w:pPr>
        <w:spacing w:after="0" w:line="360" w:lineRule="auto"/>
        <w:rPr>
          <w:rFonts w:ascii="Arial" w:hAnsi="Arial" w:cs="Arial"/>
          <w:sz w:val="24"/>
          <w:szCs w:val="24"/>
        </w:rPr>
      </w:pPr>
      <w:r w:rsidRPr="00302F21">
        <w:rPr>
          <w:rFonts w:ascii="Arial" w:hAnsi="Arial" w:cs="Arial"/>
          <w:b/>
          <w:i/>
          <w:sz w:val="24"/>
          <w:szCs w:val="24"/>
          <w:lang w:val="en-US"/>
        </w:rPr>
        <w:lastRenderedPageBreak/>
        <w:t>HFE</w:t>
      </w:r>
      <w:r w:rsidR="00060792" w:rsidRPr="00302F21">
        <w:rPr>
          <w:rFonts w:ascii="Arial" w:hAnsi="Arial" w:cs="Arial"/>
          <w:b/>
          <w:i/>
          <w:sz w:val="24"/>
          <w:szCs w:val="24"/>
          <w:lang w:val="en-US"/>
        </w:rPr>
        <w:t xml:space="preserve"> </w:t>
      </w:r>
      <w:r w:rsidR="000C6436" w:rsidRPr="00302F21">
        <w:rPr>
          <w:rFonts w:ascii="Arial" w:hAnsi="Arial" w:cs="Arial"/>
          <w:b/>
          <w:sz w:val="24"/>
          <w:szCs w:val="24"/>
          <w:lang w:val="en-US"/>
        </w:rPr>
        <w:t xml:space="preserve">mRNA expression is </w:t>
      </w:r>
      <w:r w:rsidRPr="00302F21">
        <w:rPr>
          <w:rFonts w:ascii="Arial" w:hAnsi="Arial" w:cs="Arial"/>
          <w:b/>
          <w:sz w:val="24"/>
          <w:szCs w:val="24"/>
          <w:lang w:val="en-US"/>
        </w:rPr>
        <w:t>responsive to excess extracellular and intracellular iron</w:t>
      </w:r>
    </w:p>
    <w:p w:rsidR="00897E55" w:rsidRPr="00302F21" w:rsidRDefault="001704AB" w:rsidP="004D0A95">
      <w:pPr>
        <w:spacing w:after="0" w:line="360" w:lineRule="auto"/>
        <w:rPr>
          <w:rFonts w:ascii="Arial" w:hAnsi="Arial" w:cs="Arial"/>
          <w:sz w:val="24"/>
          <w:szCs w:val="24"/>
          <w:lang w:val="en-US"/>
        </w:rPr>
      </w:pPr>
      <w:r w:rsidRPr="00302F21">
        <w:rPr>
          <w:rFonts w:ascii="Arial" w:hAnsi="Arial" w:cs="Arial"/>
          <w:sz w:val="24"/>
          <w:szCs w:val="24"/>
          <w:lang w:val="en-US"/>
        </w:rPr>
        <w:t>To</w:t>
      </w:r>
      <w:r w:rsidR="00940666" w:rsidRPr="00302F21">
        <w:rPr>
          <w:rFonts w:ascii="Arial" w:hAnsi="Arial" w:cs="Arial"/>
          <w:sz w:val="24"/>
          <w:szCs w:val="24"/>
          <w:lang w:val="en-US"/>
        </w:rPr>
        <w:t xml:space="preserve"> our knowledge, no study has yet reported the effect of a range of holo-Tf concentrations or saturation on </w:t>
      </w:r>
      <w:r w:rsidR="00940666" w:rsidRPr="00302F21">
        <w:rPr>
          <w:rFonts w:ascii="Arial" w:hAnsi="Arial" w:cs="Arial"/>
          <w:i/>
          <w:sz w:val="24"/>
          <w:szCs w:val="24"/>
          <w:lang w:val="en-US"/>
        </w:rPr>
        <w:t>HFE</w:t>
      </w:r>
      <w:r w:rsidR="00940666" w:rsidRPr="00302F21">
        <w:rPr>
          <w:rFonts w:ascii="Arial" w:hAnsi="Arial" w:cs="Arial"/>
          <w:sz w:val="24"/>
          <w:szCs w:val="24"/>
          <w:lang w:val="en-US"/>
        </w:rPr>
        <w:t xml:space="preserve"> mRNA levels. </w:t>
      </w:r>
      <w:r w:rsidR="00ED79EE" w:rsidRPr="00302F21">
        <w:rPr>
          <w:rFonts w:ascii="Arial" w:hAnsi="Arial" w:cs="Arial"/>
          <w:sz w:val="24"/>
          <w:szCs w:val="24"/>
          <w:lang w:val="en-US"/>
        </w:rPr>
        <w:t>We report</w:t>
      </w:r>
      <w:r w:rsidR="00682D3C" w:rsidRPr="00302F21">
        <w:rPr>
          <w:rFonts w:ascii="Arial" w:hAnsi="Arial" w:cs="Arial"/>
          <w:sz w:val="24"/>
          <w:szCs w:val="24"/>
          <w:lang w:val="en-US"/>
        </w:rPr>
        <w:t xml:space="preserve"> for the first time</w:t>
      </w:r>
      <w:r w:rsidR="00C761C0" w:rsidRPr="00302F21">
        <w:rPr>
          <w:rFonts w:ascii="Arial" w:hAnsi="Arial" w:cs="Arial"/>
          <w:sz w:val="24"/>
          <w:szCs w:val="24"/>
          <w:lang w:val="en-US"/>
        </w:rPr>
        <w:t xml:space="preserve">, </w:t>
      </w:r>
      <w:r w:rsidR="00DE78F2" w:rsidRPr="00302F21">
        <w:rPr>
          <w:rFonts w:ascii="Arial" w:hAnsi="Arial" w:cs="Arial"/>
          <w:sz w:val="24"/>
          <w:szCs w:val="24"/>
          <w:lang w:val="en-US"/>
        </w:rPr>
        <w:t xml:space="preserve">that elevation in extracellular </w:t>
      </w:r>
      <w:r w:rsidR="000C6436" w:rsidRPr="00302F21">
        <w:rPr>
          <w:rFonts w:ascii="Arial" w:hAnsi="Arial" w:cs="Arial"/>
          <w:sz w:val="24"/>
          <w:szCs w:val="24"/>
          <w:lang w:val="en-US"/>
        </w:rPr>
        <w:t xml:space="preserve">holo-Tf concentration </w:t>
      </w:r>
      <w:r w:rsidR="00DE78F2" w:rsidRPr="00302F21">
        <w:rPr>
          <w:rFonts w:ascii="Arial" w:hAnsi="Arial" w:cs="Arial"/>
          <w:sz w:val="24"/>
          <w:szCs w:val="24"/>
          <w:lang w:val="en-US"/>
        </w:rPr>
        <w:t xml:space="preserve">for 6 h </w:t>
      </w:r>
      <w:r w:rsidR="000C6436" w:rsidRPr="00302F21">
        <w:rPr>
          <w:rFonts w:ascii="Arial" w:hAnsi="Arial" w:cs="Arial"/>
          <w:sz w:val="24"/>
          <w:szCs w:val="24"/>
          <w:lang w:val="en-US"/>
        </w:rPr>
        <w:t xml:space="preserve">causes </w:t>
      </w:r>
      <w:r w:rsidR="00682D3C" w:rsidRPr="00302F21">
        <w:rPr>
          <w:rFonts w:ascii="Arial" w:hAnsi="Arial" w:cs="Arial"/>
          <w:sz w:val="24"/>
          <w:szCs w:val="24"/>
          <w:lang w:val="en-US"/>
        </w:rPr>
        <w:t xml:space="preserve">elevation in </w:t>
      </w:r>
      <w:r w:rsidR="00682D3C" w:rsidRPr="00302F21">
        <w:rPr>
          <w:rFonts w:ascii="Arial" w:hAnsi="Arial" w:cs="Arial"/>
          <w:i/>
          <w:sz w:val="24"/>
          <w:szCs w:val="24"/>
          <w:lang w:val="en-US"/>
        </w:rPr>
        <w:t>HFE</w:t>
      </w:r>
      <w:r w:rsidR="00682D3C" w:rsidRPr="00302F21">
        <w:rPr>
          <w:rFonts w:ascii="Arial" w:hAnsi="Arial" w:cs="Arial"/>
          <w:sz w:val="24"/>
          <w:szCs w:val="24"/>
          <w:lang w:val="en-US"/>
        </w:rPr>
        <w:t xml:space="preserve"> mRNA expression in the Wt</w:t>
      </w:r>
      <w:r w:rsidR="00060792" w:rsidRPr="00302F21">
        <w:rPr>
          <w:rFonts w:ascii="Arial" w:hAnsi="Arial" w:cs="Arial"/>
          <w:sz w:val="24"/>
          <w:szCs w:val="24"/>
          <w:lang w:val="en-US"/>
        </w:rPr>
        <w:t xml:space="preserve"> </w:t>
      </w:r>
      <w:r w:rsidR="00683973" w:rsidRPr="00302F21">
        <w:rPr>
          <w:rFonts w:ascii="Arial" w:hAnsi="Arial" w:cs="Arial"/>
          <w:sz w:val="24"/>
          <w:szCs w:val="24"/>
          <w:lang w:val="en-US"/>
        </w:rPr>
        <w:t xml:space="preserve">HepG2 </w:t>
      </w:r>
      <w:r w:rsidR="00682D3C" w:rsidRPr="00302F21">
        <w:rPr>
          <w:rFonts w:ascii="Arial" w:hAnsi="Arial" w:cs="Arial"/>
          <w:sz w:val="24"/>
          <w:szCs w:val="24"/>
          <w:lang w:val="en-US"/>
        </w:rPr>
        <w:t>cells (Fig</w:t>
      </w:r>
      <w:r w:rsidR="005147AC" w:rsidRPr="00302F21">
        <w:rPr>
          <w:rFonts w:ascii="Arial" w:hAnsi="Arial" w:cs="Arial"/>
          <w:sz w:val="24"/>
          <w:szCs w:val="24"/>
          <w:lang w:val="en-US"/>
        </w:rPr>
        <w:t>.1b</w:t>
      </w:r>
      <w:r w:rsidR="001D2D32" w:rsidRPr="00302F21">
        <w:rPr>
          <w:rFonts w:ascii="Arial" w:hAnsi="Arial" w:cs="Arial"/>
          <w:sz w:val="24"/>
          <w:szCs w:val="24"/>
          <w:lang w:val="en-US"/>
        </w:rPr>
        <w:t xml:space="preserve">). As this </w:t>
      </w:r>
      <w:r w:rsidR="00682D3C" w:rsidRPr="00302F21">
        <w:rPr>
          <w:rFonts w:ascii="Arial" w:hAnsi="Arial" w:cs="Arial"/>
          <w:sz w:val="24"/>
          <w:szCs w:val="24"/>
          <w:lang w:val="en-US"/>
        </w:rPr>
        <w:t>increase</w:t>
      </w:r>
      <w:r w:rsidR="00060792" w:rsidRPr="00302F21">
        <w:rPr>
          <w:rFonts w:ascii="Arial" w:hAnsi="Arial" w:cs="Arial"/>
          <w:sz w:val="24"/>
          <w:szCs w:val="24"/>
          <w:lang w:val="en-US"/>
        </w:rPr>
        <w:t xml:space="preserve"> </w:t>
      </w:r>
      <w:r w:rsidR="000A2AB0" w:rsidRPr="00302F21">
        <w:rPr>
          <w:rFonts w:ascii="Arial" w:hAnsi="Arial" w:cs="Arial"/>
          <w:sz w:val="24"/>
          <w:szCs w:val="24"/>
          <w:lang w:val="en-US"/>
        </w:rPr>
        <w:t xml:space="preserve">occurred in the absence of intracellular iron </w:t>
      </w:r>
      <w:r w:rsidR="005147AC" w:rsidRPr="00302F21">
        <w:rPr>
          <w:rFonts w:ascii="Arial" w:hAnsi="Arial" w:cs="Arial"/>
          <w:sz w:val="24"/>
          <w:szCs w:val="24"/>
          <w:lang w:val="en-US"/>
        </w:rPr>
        <w:t>elevation (Fig.1a</w:t>
      </w:r>
      <w:r w:rsidR="00683973" w:rsidRPr="00302F21">
        <w:rPr>
          <w:rFonts w:ascii="Arial" w:hAnsi="Arial" w:cs="Arial"/>
          <w:sz w:val="24"/>
          <w:szCs w:val="24"/>
          <w:lang w:val="en-US"/>
        </w:rPr>
        <w:t xml:space="preserve">), it </w:t>
      </w:r>
      <w:r w:rsidR="00682D3C" w:rsidRPr="00302F21">
        <w:rPr>
          <w:rFonts w:ascii="Arial" w:hAnsi="Arial" w:cs="Arial"/>
          <w:sz w:val="24"/>
          <w:szCs w:val="24"/>
          <w:lang w:val="en-US"/>
        </w:rPr>
        <w:t xml:space="preserve">could be attributed exclusively to </w:t>
      </w:r>
      <w:r w:rsidR="000C6436" w:rsidRPr="00302F21">
        <w:rPr>
          <w:rFonts w:ascii="Arial" w:hAnsi="Arial" w:cs="Arial"/>
          <w:sz w:val="24"/>
          <w:szCs w:val="24"/>
          <w:lang w:val="en-US"/>
        </w:rPr>
        <w:t xml:space="preserve">the </w:t>
      </w:r>
      <w:r w:rsidR="00682D3C" w:rsidRPr="00302F21">
        <w:rPr>
          <w:rFonts w:ascii="Arial" w:hAnsi="Arial" w:cs="Arial"/>
          <w:sz w:val="24"/>
          <w:szCs w:val="24"/>
          <w:lang w:val="en-US"/>
        </w:rPr>
        <w:t>elevated extrace</w:t>
      </w:r>
      <w:r w:rsidR="000C6436" w:rsidRPr="00302F21">
        <w:rPr>
          <w:rFonts w:ascii="Arial" w:hAnsi="Arial" w:cs="Arial"/>
          <w:sz w:val="24"/>
          <w:szCs w:val="24"/>
          <w:lang w:val="en-US"/>
        </w:rPr>
        <w:t xml:space="preserve">llular holo-Tf </w:t>
      </w:r>
      <w:r w:rsidR="001D2D32" w:rsidRPr="00302F21">
        <w:rPr>
          <w:rFonts w:ascii="Arial" w:hAnsi="Arial" w:cs="Arial"/>
          <w:sz w:val="24"/>
          <w:szCs w:val="24"/>
          <w:lang w:val="en-US"/>
        </w:rPr>
        <w:t xml:space="preserve">concentrations, thereby demonstrating the </w:t>
      </w:r>
      <w:r w:rsidR="00682D3C" w:rsidRPr="00302F21">
        <w:rPr>
          <w:rFonts w:ascii="Arial" w:hAnsi="Arial" w:cs="Arial"/>
          <w:sz w:val="24"/>
          <w:szCs w:val="24"/>
          <w:lang w:val="en-US"/>
        </w:rPr>
        <w:t xml:space="preserve">responsiveness of </w:t>
      </w:r>
      <w:r w:rsidR="00682D3C" w:rsidRPr="00302F21">
        <w:rPr>
          <w:rFonts w:ascii="Arial" w:hAnsi="Arial" w:cs="Arial"/>
          <w:i/>
          <w:sz w:val="24"/>
          <w:szCs w:val="24"/>
          <w:lang w:val="en-US"/>
        </w:rPr>
        <w:t>HFE</w:t>
      </w:r>
      <w:r w:rsidR="00682D3C" w:rsidRPr="00302F21">
        <w:rPr>
          <w:rFonts w:ascii="Arial" w:hAnsi="Arial" w:cs="Arial"/>
          <w:sz w:val="24"/>
          <w:szCs w:val="24"/>
          <w:lang w:val="en-US"/>
        </w:rPr>
        <w:t xml:space="preserve"> mRNA towards </w:t>
      </w:r>
      <w:r w:rsidR="00B8775C" w:rsidRPr="00302F21">
        <w:rPr>
          <w:rFonts w:ascii="Arial" w:hAnsi="Arial" w:cs="Arial"/>
          <w:sz w:val="24"/>
          <w:szCs w:val="24"/>
          <w:lang w:val="en-US"/>
        </w:rPr>
        <w:t xml:space="preserve">excess </w:t>
      </w:r>
      <w:r w:rsidR="00682D3C" w:rsidRPr="00302F21">
        <w:rPr>
          <w:rFonts w:ascii="Arial" w:hAnsi="Arial" w:cs="Arial"/>
          <w:sz w:val="24"/>
          <w:szCs w:val="24"/>
          <w:lang w:val="en-US"/>
        </w:rPr>
        <w:t>extracellular iron</w:t>
      </w:r>
      <w:r w:rsidR="00957D12" w:rsidRPr="00302F21">
        <w:rPr>
          <w:rFonts w:ascii="Arial" w:hAnsi="Arial" w:cs="Arial"/>
          <w:sz w:val="24"/>
          <w:szCs w:val="24"/>
          <w:lang w:val="en-US"/>
        </w:rPr>
        <w:t>.</w:t>
      </w:r>
      <w:r w:rsidR="00060792" w:rsidRPr="00302F21">
        <w:rPr>
          <w:rFonts w:ascii="Arial" w:hAnsi="Arial" w:cs="Arial"/>
          <w:sz w:val="24"/>
          <w:szCs w:val="24"/>
          <w:lang w:val="en-US"/>
        </w:rPr>
        <w:t xml:space="preserve"> </w:t>
      </w:r>
      <w:r w:rsidR="001D2D32" w:rsidRPr="00302F21">
        <w:rPr>
          <w:rFonts w:ascii="Arial" w:hAnsi="Arial" w:cs="Arial"/>
          <w:sz w:val="24"/>
          <w:szCs w:val="24"/>
          <w:lang w:val="en-US"/>
        </w:rPr>
        <w:t xml:space="preserve">Furthermore, </w:t>
      </w:r>
      <w:r w:rsidR="00B8775C" w:rsidRPr="00302F21">
        <w:rPr>
          <w:rFonts w:ascii="Arial" w:hAnsi="Arial" w:cs="Arial"/>
          <w:sz w:val="24"/>
          <w:szCs w:val="24"/>
          <w:lang w:val="en-US"/>
        </w:rPr>
        <w:t>high</w:t>
      </w:r>
      <w:r w:rsidR="00060792" w:rsidRPr="00302F21">
        <w:rPr>
          <w:rFonts w:ascii="Arial" w:hAnsi="Arial" w:cs="Arial"/>
          <w:sz w:val="24"/>
          <w:szCs w:val="24"/>
          <w:lang w:val="en-US"/>
        </w:rPr>
        <w:t xml:space="preserve"> </w:t>
      </w:r>
      <w:r w:rsidR="00B8775C" w:rsidRPr="00302F21">
        <w:rPr>
          <w:rFonts w:ascii="Arial" w:hAnsi="Arial" w:cs="Arial"/>
          <w:i/>
          <w:sz w:val="24"/>
          <w:szCs w:val="24"/>
          <w:lang w:val="en-US"/>
        </w:rPr>
        <w:t xml:space="preserve">HFE </w:t>
      </w:r>
      <w:r w:rsidR="00B8775C" w:rsidRPr="00302F21">
        <w:rPr>
          <w:rFonts w:ascii="Arial" w:hAnsi="Arial" w:cs="Arial"/>
          <w:sz w:val="24"/>
          <w:szCs w:val="24"/>
          <w:lang w:val="en-US"/>
        </w:rPr>
        <w:t>mRNA expression</w:t>
      </w:r>
      <w:r w:rsidR="00060792" w:rsidRPr="00302F21">
        <w:rPr>
          <w:rFonts w:ascii="Arial" w:hAnsi="Arial" w:cs="Arial"/>
          <w:sz w:val="24"/>
          <w:szCs w:val="24"/>
          <w:lang w:val="en-US"/>
        </w:rPr>
        <w:t xml:space="preserve"> </w:t>
      </w:r>
      <w:r w:rsidR="00B8775C" w:rsidRPr="00302F21">
        <w:rPr>
          <w:rFonts w:ascii="Arial" w:hAnsi="Arial" w:cs="Arial"/>
          <w:sz w:val="24"/>
          <w:szCs w:val="24"/>
          <w:lang w:val="en-US"/>
        </w:rPr>
        <w:t xml:space="preserve">in </w:t>
      </w:r>
      <w:r w:rsidR="00513620" w:rsidRPr="00302F21">
        <w:rPr>
          <w:rFonts w:ascii="Arial" w:hAnsi="Arial" w:cs="Arial"/>
          <w:sz w:val="24"/>
          <w:szCs w:val="24"/>
          <w:lang w:val="en-US"/>
        </w:rPr>
        <w:t xml:space="preserve">the absence of </w:t>
      </w:r>
      <w:r w:rsidR="00B8775C" w:rsidRPr="00302F21">
        <w:rPr>
          <w:rFonts w:ascii="Arial" w:hAnsi="Arial" w:cs="Arial"/>
          <w:sz w:val="24"/>
          <w:szCs w:val="24"/>
          <w:lang w:val="en-US"/>
        </w:rPr>
        <w:t>extracellular iron</w:t>
      </w:r>
      <w:r w:rsidR="001D2D32" w:rsidRPr="00302F21">
        <w:rPr>
          <w:rFonts w:ascii="Arial" w:hAnsi="Arial" w:cs="Arial"/>
          <w:sz w:val="24"/>
          <w:szCs w:val="24"/>
          <w:lang w:val="en-US"/>
        </w:rPr>
        <w:t xml:space="preserve">, but presence of high intracellular iron </w:t>
      </w:r>
      <w:r w:rsidR="00513620" w:rsidRPr="00302F21">
        <w:rPr>
          <w:rFonts w:ascii="Arial" w:hAnsi="Arial" w:cs="Arial"/>
          <w:sz w:val="24"/>
          <w:szCs w:val="24"/>
          <w:lang w:val="en-US"/>
        </w:rPr>
        <w:t>(</w:t>
      </w:r>
      <w:r w:rsidR="009947C7" w:rsidRPr="00302F21">
        <w:rPr>
          <w:rFonts w:ascii="Arial" w:hAnsi="Arial" w:cs="Arial"/>
          <w:sz w:val="24"/>
          <w:szCs w:val="24"/>
          <w:lang w:val="en-US"/>
        </w:rPr>
        <w:t xml:space="preserve">as observed in </w:t>
      </w:r>
      <w:r w:rsidR="00683973" w:rsidRPr="00302F21">
        <w:rPr>
          <w:rFonts w:ascii="Arial" w:hAnsi="Arial" w:cs="Arial"/>
          <w:sz w:val="24"/>
          <w:szCs w:val="24"/>
          <w:lang w:val="en-US"/>
        </w:rPr>
        <w:t>untreated recombinant cells</w:t>
      </w:r>
      <w:r w:rsidR="00513620" w:rsidRPr="00302F21">
        <w:rPr>
          <w:rFonts w:ascii="Arial" w:hAnsi="Arial" w:cs="Arial"/>
          <w:sz w:val="24"/>
          <w:szCs w:val="24"/>
          <w:lang w:val="en-US"/>
        </w:rPr>
        <w:t>)</w:t>
      </w:r>
      <w:r w:rsidR="00060792" w:rsidRPr="00302F21">
        <w:rPr>
          <w:rFonts w:ascii="Arial" w:hAnsi="Arial" w:cs="Arial"/>
          <w:sz w:val="24"/>
          <w:szCs w:val="24"/>
          <w:lang w:val="en-US"/>
        </w:rPr>
        <w:t xml:space="preserve"> </w:t>
      </w:r>
      <w:r w:rsidR="00DD176A" w:rsidRPr="00302F21">
        <w:rPr>
          <w:rFonts w:ascii="Arial" w:hAnsi="Arial" w:cs="Arial"/>
          <w:sz w:val="24"/>
          <w:szCs w:val="24"/>
          <w:lang w:val="en-US"/>
        </w:rPr>
        <w:t>can</w:t>
      </w:r>
      <w:r w:rsidR="006A36B0" w:rsidRPr="00302F21">
        <w:rPr>
          <w:rFonts w:ascii="Arial" w:hAnsi="Arial" w:cs="Arial"/>
          <w:sz w:val="24"/>
          <w:szCs w:val="24"/>
          <w:lang w:val="en-US"/>
        </w:rPr>
        <w:t xml:space="preserve"> be </w:t>
      </w:r>
      <w:r w:rsidR="00E8019D" w:rsidRPr="00302F21">
        <w:rPr>
          <w:rFonts w:ascii="Arial" w:hAnsi="Arial" w:cs="Arial"/>
          <w:sz w:val="24"/>
          <w:szCs w:val="24"/>
          <w:lang w:val="en-US"/>
        </w:rPr>
        <w:t>attributed</w:t>
      </w:r>
      <w:r w:rsidR="00060792" w:rsidRPr="00302F21">
        <w:rPr>
          <w:rFonts w:ascii="Arial" w:hAnsi="Arial" w:cs="Arial"/>
          <w:sz w:val="24"/>
          <w:szCs w:val="24"/>
          <w:lang w:val="en-US"/>
        </w:rPr>
        <w:t xml:space="preserve"> </w:t>
      </w:r>
      <w:r w:rsidR="00E8019D" w:rsidRPr="00302F21">
        <w:rPr>
          <w:rFonts w:ascii="Arial" w:hAnsi="Arial" w:cs="Arial"/>
          <w:sz w:val="24"/>
          <w:szCs w:val="24"/>
          <w:lang w:val="en-US"/>
        </w:rPr>
        <w:t xml:space="preserve">exclusively to </w:t>
      </w:r>
      <w:r w:rsidR="00A45F45" w:rsidRPr="00302F21">
        <w:rPr>
          <w:rFonts w:ascii="Arial" w:hAnsi="Arial" w:cs="Arial"/>
          <w:sz w:val="24"/>
          <w:szCs w:val="24"/>
          <w:lang w:val="en-US"/>
        </w:rPr>
        <w:t xml:space="preserve">the </w:t>
      </w:r>
      <w:r w:rsidR="00E8019D" w:rsidRPr="00302F21">
        <w:rPr>
          <w:rFonts w:ascii="Arial" w:hAnsi="Arial" w:cs="Arial"/>
          <w:sz w:val="24"/>
          <w:szCs w:val="24"/>
          <w:lang w:val="en-US"/>
        </w:rPr>
        <w:t>high intracellular</w:t>
      </w:r>
      <w:r w:rsidR="006A36B0" w:rsidRPr="00302F21">
        <w:rPr>
          <w:rFonts w:ascii="Arial" w:hAnsi="Arial" w:cs="Arial"/>
          <w:sz w:val="24"/>
          <w:szCs w:val="24"/>
          <w:lang w:val="en-US"/>
        </w:rPr>
        <w:t xml:space="preserve"> iron </w:t>
      </w:r>
      <w:r w:rsidR="00E8019D" w:rsidRPr="00302F21">
        <w:rPr>
          <w:rFonts w:ascii="Arial" w:hAnsi="Arial" w:cs="Arial"/>
          <w:sz w:val="24"/>
          <w:szCs w:val="24"/>
          <w:lang w:val="en-US"/>
        </w:rPr>
        <w:t>content</w:t>
      </w:r>
      <w:r w:rsidR="005147AC" w:rsidRPr="00302F21">
        <w:rPr>
          <w:rFonts w:ascii="Arial" w:hAnsi="Arial" w:cs="Arial"/>
          <w:sz w:val="24"/>
          <w:szCs w:val="24"/>
          <w:lang w:val="en-US"/>
        </w:rPr>
        <w:t xml:space="preserve"> (Figs.</w:t>
      </w:r>
      <w:r w:rsidR="005237C3" w:rsidRPr="00302F21">
        <w:rPr>
          <w:rFonts w:ascii="Arial" w:hAnsi="Arial" w:cs="Arial"/>
          <w:sz w:val="24"/>
          <w:szCs w:val="24"/>
          <w:lang w:val="en-US"/>
        </w:rPr>
        <w:t xml:space="preserve"> </w:t>
      </w:r>
      <w:r w:rsidR="005147AC" w:rsidRPr="00302F21">
        <w:rPr>
          <w:rFonts w:ascii="Arial" w:hAnsi="Arial" w:cs="Arial"/>
          <w:sz w:val="24"/>
          <w:szCs w:val="24"/>
          <w:lang w:val="en-US"/>
        </w:rPr>
        <w:t>3a, 1a</w:t>
      </w:r>
      <w:r w:rsidR="009C59C6" w:rsidRPr="00302F21">
        <w:rPr>
          <w:rFonts w:ascii="Arial" w:hAnsi="Arial" w:cs="Arial"/>
          <w:sz w:val="24"/>
          <w:szCs w:val="24"/>
          <w:lang w:val="en-US"/>
        </w:rPr>
        <w:t xml:space="preserve"> </w:t>
      </w:r>
      <w:r w:rsidR="00A001F2" w:rsidRPr="00302F21">
        <w:rPr>
          <w:rFonts w:ascii="Arial" w:hAnsi="Arial" w:cs="Arial"/>
          <w:sz w:val="24"/>
          <w:szCs w:val="24"/>
          <w:lang w:val="en-US"/>
        </w:rPr>
        <w:t>and 2</w:t>
      </w:r>
      <w:r w:rsidR="005147AC" w:rsidRPr="00302F21">
        <w:rPr>
          <w:rFonts w:ascii="Arial" w:hAnsi="Arial" w:cs="Arial"/>
          <w:sz w:val="24"/>
          <w:szCs w:val="24"/>
          <w:lang w:val="en-US"/>
        </w:rPr>
        <w:t>a</w:t>
      </w:r>
      <w:r w:rsidR="000A2AB0" w:rsidRPr="00302F21">
        <w:rPr>
          <w:rFonts w:ascii="Arial" w:hAnsi="Arial" w:cs="Arial"/>
          <w:sz w:val="24"/>
          <w:szCs w:val="24"/>
          <w:lang w:val="en-US"/>
        </w:rPr>
        <w:t xml:space="preserve">). This indicates the responsiveness of </w:t>
      </w:r>
      <w:r w:rsidR="000A2AB0" w:rsidRPr="00302F21">
        <w:rPr>
          <w:rFonts w:ascii="Arial" w:hAnsi="Arial" w:cs="Arial"/>
          <w:i/>
          <w:sz w:val="24"/>
          <w:szCs w:val="24"/>
          <w:lang w:val="en-US"/>
        </w:rPr>
        <w:t>HFE</w:t>
      </w:r>
      <w:r w:rsidR="000A2AB0" w:rsidRPr="00302F21">
        <w:rPr>
          <w:rFonts w:ascii="Arial" w:hAnsi="Arial" w:cs="Arial"/>
          <w:sz w:val="24"/>
          <w:szCs w:val="24"/>
          <w:lang w:val="en-US"/>
        </w:rPr>
        <w:t xml:space="preserve"> mRNA </w:t>
      </w:r>
      <w:r w:rsidR="009947C7" w:rsidRPr="00302F21">
        <w:rPr>
          <w:rFonts w:ascii="Arial" w:hAnsi="Arial" w:cs="Arial"/>
          <w:sz w:val="24"/>
          <w:szCs w:val="24"/>
          <w:lang w:val="en-US"/>
        </w:rPr>
        <w:t xml:space="preserve">exclusively </w:t>
      </w:r>
      <w:r w:rsidR="000A2AB0" w:rsidRPr="00302F21">
        <w:rPr>
          <w:rFonts w:ascii="Arial" w:hAnsi="Arial" w:cs="Arial"/>
          <w:sz w:val="24"/>
          <w:szCs w:val="24"/>
          <w:lang w:val="en-US"/>
        </w:rPr>
        <w:t xml:space="preserve">to high </w:t>
      </w:r>
      <w:r w:rsidR="00B8775C" w:rsidRPr="00302F21">
        <w:rPr>
          <w:rFonts w:ascii="Arial" w:hAnsi="Arial" w:cs="Arial"/>
          <w:sz w:val="24"/>
          <w:szCs w:val="24"/>
          <w:lang w:val="en-US"/>
        </w:rPr>
        <w:t>intracellular</w:t>
      </w:r>
      <w:r w:rsidR="00060792" w:rsidRPr="00302F21">
        <w:rPr>
          <w:rFonts w:ascii="Arial" w:hAnsi="Arial" w:cs="Arial"/>
          <w:sz w:val="24"/>
          <w:szCs w:val="24"/>
          <w:lang w:val="en-US"/>
        </w:rPr>
        <w:t xml:space="preserve"> </w:t>
      </w:r>
      <w:r w:rsidR="000A2AB0" w:rsidRPr="00302F21">
        <w:rPr>
          <w:rFonts w:ascii="Arial" w:hAnsi="Arial" w:cs="Arial"/>
          <w:sz w:val="24"/>
          <w:szCs w:val="24"/>
          <w:lang w:val="en-US"/>
        </w:rPr>
        <w:t>content</w:t>
      </w:r>
      <w:r w:rsidR="00683973" w:rsidRPr="00302F21">
        <w:rPr>
          <w:rFonts w:ascii="Arial" w:hAnsi="Arial" w:cs="Arial"/>
          <w:sz w:val="24"/>
          <w:szCs w:val="24"/>
          <w:lang w:val="en-US"/>
        </w:rPr>
        <w:t xml:space="preserve">. </w:t>
      </w:r>
      <w:r w:rsidR="00897E55" w:rsidRPr="00302F21">
        <w:rPr>
          <w:rFonts w:ascii="Arial" w:hAnsi="Arial" w:cs="Arial"/>
          <w:sz w:val="24"/>
          <w:szCs w:val="24"/>
          <w:lang w:val="en-US"/>
        </w:rPr>
        <w:t xml:space="preserve">Collectively, </w:t>
      </w:r>
      <w:r w:rsidR="00897E55" w:rsidRPr="00302F21">
        <w:rPr>
          <w:rFonts w:ascii="Arial" w:hAnsi="Arial" w:cs="Arial"/>
          <w:i/>
          <w:sz w:val="24"/>
          <w:szCs w:val="24"/>
          <w:lang w:val="en-US"/>
        </w:rPr>
        <w:t>HFE</w:t>
      </w:r>
      <w:r w:rsidR="00897E55" w:rsidRPr="00302F21">
        <w:rPr>
          <w:rFonts w:ascii="Arial" w:hAnsi="Arial" w:cs="Arial"/>
          <w:sz w:val="24"/>
          <w:szCs w:val="24"/>
          <w:lang w:val="en-US"/>
        </w:rPr>
        <w:t xml:space="preserve"> mRNA expression showed independent sensitivity to extracellular and intracellular iron loading.  </w:t>
      </w:r>
    </w:p>
    <w:p w:rsidR="00BD4D21" w:rsidRPr="00302F21" w:rsidRDefault="00BD4D21" w:rsidP="004D0A95">
      <w:pPr>
        <w:spacing w:after="0" w:line="360" w:lineRule="auto"/>
        <w:rPr>
          <w:rFonts w:ascii="Arial" w:hAnsi="Arial" w:cs="Arial"/>
          <w:b/>
          <w:sz w:val="24"/>
          <w:szCs w:val="24"/>
          <w:lang w:val="en-US"/>
        </w:rPr>
      </w:pPr>
    </w:p>
    <w:p w:rsidR="00282848" w:rsidRPr="00302F21" w:rsidRDefault="00282848" w:rsidP="004D0A95">
      <w:pPr>
        <w:spacing w:after="0" w:line="360" w:lineRule="auto"/>
        <w:rPr>
          <w:rFonts w:ascii="Arial" w:hAnsi="Arial" w:cs="Arial"/>
          <w:sz w:val="24"/>
          <w:szCs w:val="24"/>
        </w:rPr>
      </w:pPr>
      <w:r w:rsidRPr="00302F21">
        <w:rPr>
          <w:rFonts w:ascii="Arial" w:hAnsi="Arial" w:cs="Arial"/>
          <w:sz w:val="24"/>
          <w:szCs w:val="24"/>
        </w:rPr>
        <w:t xml:space="preserve">In the Wt cells, lack of significant increase in intracellular iron following holo-Tf treatment (Fig. 1a) was anticipated; partly due to the short 6 h duration of treatment, and partly due to the source of iron (holo-Tf) used in this study. Unlike non-transferrin bound iron uptake, in which the pathways of iron acquisition and the corresponding regulatory mechanisms are unclear, transferrin bound iron uptake, as mediated in this study, is a well-understood and well-regulated mechanism. </w:t>
      </w:r>
      <w:r w:rsidRPr="00302F21">
        <w:rPr>
          <w:rFonts w:ascii="Arial" w:hAnsi="Arial" w:cs="Arial"/>
          <w:sz w:val="24"/>
          <w:szCs w:val="24"/>
          <w:lang w:val="en-US"/>
        </w:rPr>
        <w:t xml:space="preserve">This concept is supported by previous observations in HepG2 cells where Fe-NTA treatment caused a 4-fold increase in cellular iron content compared to an insignificant 1.2-fold increase by 4.5 g/L holo-Tf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a1atvvrf060","properties":{"formattedCitation":"(11)","plainCitation":"(11)"},"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1</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w:t>
      </w:r>
    </w:p>
    <w:p w:rsidR="00282848" w:rsidRPr="00302F21" w:rsidRDefault="00282848" w:rsidP="004D0A95">
      <w:pPr>
        <w:spacing w:after="0" w:line="360" w:lineRule="auto"/>
        <w:ind w:firstLine="720"/>
        <w:rPr>
          <w:rFonts w:ascii="Arial" w:hAnsi="Arial" w:cs="Arial"/>
          <w:sz w:val="24"/>
          <w:szCs w:val="24"/>
          <w:lang w:val="en-US"/>
        </w:rPr>
      </w:pPr>
      <w:r w:rsidRPr="00302F21">
        <w:rPr>
          <w:rFonts w:ascii="Arial" w:hAnsi="Arial" w:cs="Arial"/>
          <w:sz w:val="24"/>
          <w:szCs w:val="24"/>
        </w:rPr>
        <w:t xml:space="preserve">Regulated cellular iron uptake follows the principles of iron-response element (IRE)-iron response element binding protein (IRP) system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qAzC1u2V","properties":{"formattedCitation":"(24,25)","plainCitation":"(24,25)"},"citationItems":[{"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24,25</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that aims at maintaining cellular iron homeostasis. Accordingly,</w:t>
      </w:r>
      <w:r w:rsidRPr="00302F21">
        <w:rPr>
          <w:rFonts w:ascii="Arial" w:hAnsi="Arial" w:cs="Arial"/>
          <w:sz w:val="24"/>
          <w:szCs w:val="24"/>
          <w:lang w:val="en-US"/>
        </w:rPr>
        <w:t xml:space="preserve"> subtle increments in intracellular iron would be sensed by the IRE-replete </w:t>
      </w:r>
      <w:r w:rsidRPr="00302F21">
        <w:rPr>
          <w:rFonts w:ascii="Arial" w:hAnsi="Arial" w:cs="Arial"/>
          <w:i/>
          <w:sz w:val="24"/>
          <w:szCs w:val="24"/>
          <w:lang w:val="en-US"/>
        </w:rPr>
        <w:t>TFRC</w:t>
      </w:r>
      <w:r w:rsidRPr="00302F21">
        <w:rPr>
          <w:rFonts w:ascii="Arial" w:hAnsi="Arial" w:cs="Arial"/>
          <w:sz w:val="24"/>
          <w:szCs w:val="24"/>
          <w:lang w:val="en-US"/>
        </w:rPr>
        <w:t xml:space="preserve"> transcripts and lead to decreased transcript levels and eventually, decreased TfR1 protein expression on </w:t>
      </w:r>
      <w:r w:rsidRPr="00302F21">
        <w:rPr>
          <w:rFonts w:ascii="Arial" w:hAnsi="Arial" w:cs="Arial"/>
          <w:sz w:val="24"/>
          <w:szCs w:val="24"/>
          <w:lang w:val="en-US"/>
        </w:rPr>
        <w:lastRenderedPageBreak/>
        <w:t xml:space="preserve">cell-surface to prevent further iron-uptake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lnnh18l6p","properties":{"formattedCitation":"(25)","plainCitation":"(25)"},"citationItems":[{"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25</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Such increments would be additionally sensed by the IRE-replete </w:t>
      </w:r>
      <w:r w:rsidRPr="00302F21">
        <w:rPr>
          <w:rFonts w:ascii="Arial" w:hAnsi="Arial" w:cs="Arial"/>
          <w:i/>
          <w:sz w:val="24"/>
          <w:szCs w:val="24"/>
          <w:lang w:val="en-US"/>
        </w:rPr>
        <w:t>SLC40A1</w:t>
      </w:r>
      <w:r w:rsidRPr="00302F21">
        <w:rPr>
          <w:rFonts w:ascii="Arial" w:hAnsi="Arial" w:cs="Arial"/>
          <w:sz w:val="24"/>
          <w:szCs w:val="24"/>
          <w:lang w:val="en-US"/>
        </w:rPr>
        <w:t xml:space="preserve"> (ferroportin) transcripts, lead to increased expression and mediate iron efflux via this iron exporter to maintain intracellular iron homeostasis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Xb3RBVu3","properties":{"formattedCitation":"(24,25)","plainCitation":"(24,25)"},"citationItems":[{"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24,25</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This is supported by the data (Supplementary Fig.1), which shows that in the Wt HepG2 cells, both, </w:t>
      </w:r>
      <w:r w:rsidRPr="00302F21">
        <w:rPr>
          <w:rFonts w:ascii="Arial" w:hAnsi="Arial" w:cs="Arial"/>
          <w:i/>
          <w:sz w:val="24"/>
          <w:szCs w:val="24"/>
          <w:lang w:val="en-US"/>
        </w:rPr>
        <w:t>TFRC</w:t>
      </w:r>
      <w:r w:rsidRPr="00302F21">
        <w:rPr>
          <w:rFonts w:ascii="Arial" w:hAnsi="Arial" w:cs="Arial"/>
          <w:sz w:val="24"/>
          <w:szCs w:val="24"/>
          <w:lang w:val="en-US"/>
        </w:rPr>
        <w:t xml:space="preserve"> and </w:t>
      </w:r>
      <w:r w:rsidRPr="00302F21">
        <w:rPr>
          <w:rFonts w:ascii="Arial" w:hAnsi="Arial" w:cs="Arial"/>
          <w:i/>
          <w:sz w:val="24"/>
          <w:szCs w:val="24"/>
          <w:lang w:val="en-US"/>
        </w:rPr>
        <w:t>SLC40A1</w:t>
      </w:r>
      <w:r w:rsidRPr="00302F21">
        <w:rPr>
          <w:rFonts w:ascii="Arial" w:hAnsi="Arial" w:cs="Arial"/>
          <w:sz w:val="24"/>
          <w:szCs w:val="24"/>
          <w:lang w:val="en-US"/>
        </w:rPr>
        <w:t xml:space="preserve"> transcripts were downregulated upon holo-Tf treatment, thereby preventing both, iron uptake and iron efflux. Thus, the Wt cells showed no major increase in intracellular iron content upon holo-Tf treatment, demonstrating cellular iron-homeostatic mechanisms in action (Fig. 1a), resembling data from another study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PYhS0p4X","properties":{"formattedCitation":"(11)","plainCitation":"(11)"},"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1</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nd reflecting physiological conditions where excess cellular iron uptake would be prevented under excess extracellular iron to maintain cellular iron homeostasis. </w:t>
      </w:r>
    </w:p>
    <w:p w:rsidR="00282848" w:rsidRPr="00302F21" w:rsidRDefault="00282848" w:rsidP="004D0A95">
      <w:pPr>
        <w:spacing w:after="0" w:line="360" w:lineRule="auto"/>
        <w:rPr>
          <w:rFonts w:ascii="Arial" w:hAnsi="Arial" w:cs="Arial"/>
          <w:b/>
          <w:sz w:val="24"/>
          <w:szCs w:val="24"/>
          <w:lang w:val="en-US"/>
        </w:rPr>
      </w:pPr>
    </w:p>
    <w:p w:rsidR="00682D3C" w:rsidRPr="00302F21" w:rsidRDefault="00D23189" w:rsidP="004D0A95">
      <w:pPr>
        <w:spacing w:after="0" w:line="360" w:lineRule="auto"/>
        <w:rPr>
          <w:rFonts w:ascii="Arial" w:hAnsi="Arial" w:cs="Arial"/>
          <w:b/>
          <w:sz w:val="24"/>
          <w:szCs w:val="24"/>
          <w:lang w:val="en-US"/>
        </w:rPr>
      </w:pPr>
      <w:r w:rsidRPr="00302F21">
        <w:rPr>
          <w:rFonts w:ascii="Arial" w:hAnsi="Arial" w:cs="Arial"/>
          <w:b/>
          <w:i/>
          <w:sz w:val="24"/>
          <w:szCs w:val="24"/>
          <w:lang w:val="en-US"/>
        </w:rPr>
        <w:t>HAMP</w:t>
      </w:r>
      <w:r w:rsidR="007D0B0A" w:rsidRPr="00302F21">
        <w:rPr>
          <w:rFonts w:ascii="Arial" w:hAnsi="Arial" w:cs="Arial"/>
          <w:b/>
          <w:i/>
          <w:sz w:val="24"/>
          <w:szCs w:val="24"/>
          <w:lang w:val="en-US"/>
        </w:rPr>
        <w:t xml:space="preserve"> </w:t>
      </w:r>
      <w:r w:rsidR="00F33279" w:rsidRPr="00302F21">
        <w:rPr>
          <w:rFonts w:ascii="Arial" w:hAnsi="Arial" w:cs="Arial"/>
          <w:b/>
          <w:sz w:val="24"/>
          <w:szCs w:val="24"/>
          <w:lang w:val="en-US"/>
        </w:rPr>
        <w:t xml:space="preserve">mRNA </w:t>
      </w:r>
      <w:r w:rsidR="00605A2E" w:rsidRPr="00302F21">
        <w:rPr>
          <w:rFonts w:ascii="Arial" w:hAnsi="Arial" w:cs="Arial"/>
          <w:b/>
          <w:sz w:val="24"/>
          <w:szCs w:val="24"/>
          <w:lang w:val="en-US"/>
        </w:rPr>
        <w:t xml:space="preserve">expression and iron </w:t>
      </w:r>
    </w:p>
    <w:p w:rsidR="00EA562D" w:rsidRPr="00302F21" w:rsidRDefault="00973868" w:rsidP="004D0A95">
      <w:pPr>
        <w:spacing w:after="0" w:line="360" w:lineRule="auto"/>
        <w:ind w:right="17"/>
        <w:rPr>
          <w:rFonts w:ascii="Arial" w:hAnsi="Arial" w:cs="Arial"/>
          <w:sz w:val="24"/>
          <w:lang w:val="en-US"/>
        </w:rPr>
      </w:pPr>
      <w:r w:rsidRPr="00302F21">
        <w:rPr>
          <w:rFonts w:ascii="Arial" w:hAnsi="Arial" w:cs="Arial"/>
          <w:sz w:val="24"/>
          <w:szCs w:val="24"/>
          <w:lang w:val="en-US"/>
        </w:rPr>
        <w:t xml:space="preserve">In the Wt cells, </w:t>
      </w:r>
      <w:r w:rsidR="00EE72C3" w:rsidRPr="00302F21">
        <w:rPr>
          <w:rFonts w:ascii="Arial" w:hAnsi="Arial" w:cs="Arial"/>
          <w:sz w:val="24"/>
          <w:szCs w:val="24"/>
          <w:lang w:val="en-US"/>
        </w:rPr>
        <w:t xml:space="preserve">elevation of </w:t>
      </w:r>
      <w:r w:rsidR="00EE72C3"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Pr="00302F21">
        <w:rPr>
          <w:rFonts w:ascii="Arial" w:hAnsi="Arial" w:cs="Arial"/>
          <w:sz w:val="24"/>
          <w:szCs w:val="24"/>
          <w:lang w:val="en-US"/>
        </w:rPr>
        <w:t>expression following holo-Tf supplementation</w:t>
      </w:r>
      <w:r w:rsidR="00C2416C" w:rsidRPr="00302F21">
        <w:rPr>
          <w:rFonts w:ascii="Arial" w:hAnsi="Arial" w:cs="Arial"/>
          <w:sz w:val="24"/>
          <w:szCs w:val="24"/>
          <w:lang w:val="en-US"/>
        </w:rPr>
        <w:t xml:space="preserve"> (Fig.1c</w:t>
      </w:r>
      <w:r w:rsidR="004E222A" w:rsidRPr="00302F21">
        <w:rPr>
          <w:rFonts w:ascii="Arial" w:hAnsi="Arial" w:cs="Arial"/>
          <w:sz w:val="24"/>
          <w:szCs w:val="24"/>
          <w:lang w:val="en-US"/>
        </w:rPr>
        <w:t>)</w:t>
      </w:r>
      <w:r w:rsidRPr="00302F21">
        <w:rPr>
          <w:rFonts w:ascii="Arial" w:hAnsi="Arial" w:cs="Arial"/>
          <w:sz w:val="24"/>
          <w:szCs w:val="24"/>
          <w:lang w:val="en-US"/>
        </w:rPr>
        <w:t xml:space="preserve"> is</w:t>
      </w:r>
      <w:r w:rsidR="00EE72C3" w:rsidRPr="00302F21">
        <w:rPr>
          <w:rFonts w:ascii="Arial" w:hAnsi="Arial" w:cs="Arial"/>
          <w:sz w:val="24"/>
          <w:szCs w:val="24"/>
          <w:lang w:val="en-US"/>
        </w:rPr>
        <w:t xml:space="preserve"> an expected response</w:t>
      </w:r>
      <w:r w:rsidR="009C59C6" w:rsidRPr="00302F21">
        <w:rPr>
          <w:rFonts w:ascii="Arial" w:hAnsi="Arial" w:cs="Arial"/>
          <w:sz w:val="24"/>
          <w:szCs w:val="24"/>
          <w:lang w:val="en-US"/>
        </w:rPr>
        <w:t xml:space="preserve"> </w:t>
      </w:r>
      <w:r w:rsidRPr="00302F21">
        <w:rPr>
          <w:rFonts w:ascii="Arial" w:hAnsi="Arial" w:cs="Arial"/>
          <w:sz w:val="24"/>
          <w:szCs w:val="24"/>
          <w:lang w:val="en-US"/>
        </w:rPr>
        <w:t xml:space="preserve">following </w:t>
      </w:r>
      <w:r w:rsidR="00EA562D" w:rsidRPr="00302F21">
        <w:rPr>
          <w:rFonts w:ascii="Arial" w:hAnsi="Arial" w:cs="Arial"/>
          <w:sz w:val="24"/>
          <w:szCs w:val="24"/>
          <w:lang w:val="en-US"/>
        </w:rPr>
        <w:t xml:space="preserve">an </w:t>
      </w:r>
      <w:r w:rsidRPr="00302F21">
        <w:rPr>
          <w:rFonts w:ascii="Arial" w:hAnsi="Arial" w:cs="Arial"/>
          <w:sz w:val="24"/>
          <w:szCs w:val="24"/>
          <w:lang w:val="en-US"/>
        </w:rPr>
        <w:t>iron stimulus</w:t>
      </w:r>
      <w:r w:rsidR="00060792"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vrCj8vK6","properties":{"formattedCitation":"(17,26,27)","plainCitation":"(17,26,27)"},"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id":793,"uris":["http://zotero.org/users/2804724/items/Z4IFID8S"],"uri":["http://zotero.org/users/2804724/items/Z4IFID8S"],"itemData":{"id":793,"type":"article-journal","title":"Oral iron supplements increase hepcidin and decrease iron absorption from daily or twice-daily doses in iron-depleted young women","container-title":"Blood","page":"1981-1989","volume":"126","issue":"17","source":"PubMed","abstract":"Iron supplements acutely increase hepcidin, but the duration and magnitude of the increase, its dose dependence, and its effects on subsequent iron absorption have not been characterized in humans. Better understanding of these phenomena might improve oral iron dosing schedules. We investigated whether the acute iron-induced increase in hepcidin influences iron absorption of successive daily iron doses and twice-daily iron doses. We recruited 54 nonanemic young women with plasma ferritin ≤20 µg/L and conducted: (1) a dose-finding investigation with 40-, 60-, 80-, 160-, and 240-mg labeled Fe as [(57)Fe]-, [(58)Fe]-, or [(54)Fe]-FeSO4 given at 8:00 am fasting on 1 or on 2 consecutive days (study 1, n = 25; study 2, n = 16); and (2) a study giving three 60-mg Fe doses (twice-daily dosing) within 24 hours (study 3, n = 13). In studies 1 and 2, 24 hours after doses ≥60 mg, serum hepcidin was increased (P &lt; .01) and fractional iron absorption was decreased by 35% to 45% (P &lt; .01). With increasing dose, fractional absorption decreased (P &lt; .001), whereas absolute absorption increased (P &lt; .001). A sixfold increase in iron dose (40-240 mg) resulted in only a threefold increase in iron absorbed (6.7-18.1 mg). In study 3, total iron absorbed from 3 doses (2 mornings and an afternoon) was not significantly greater than that from 2 morning doses. Providing lower dosages (40-80 mg Fe) and avoiding twice-daily dosing maximize fractional absorption. The duration of the hepcidin response supports alternate day supplementation, but longer-term effects of these schedules require further investigation. These clinical trials were registered at www.ClinicalTrials.gov as #NCT01785407 and #NCT02050932.","DOI":"10.1182/blood-2015-05-642223","ISSN":"1528-0020","note":"PMID: 26289639","journalAbbreviation":"Blood","language":"eng","author":[{"family":"Moretti","given":"Diego"},{"family":"Goede","given":"Jeroen S."},{"family":"Zeder","given":"Christophe"},{"family":"Jiskra","given":"Markus"},{"family":"Chatzinakou","given":"Vaiya"},{"family":"Tjalsma","given":"Harold"},{"family":"Melse-Boonstra","given":"Alida"},{"family":"Brittenham","given":"Gary"},{"family":"Swinkels","given":"Dorine W."},{"family":"Zimmermann","given":"Michael B."}],"issued":{"date-parts":[["2015",10,22]]}}},{"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schema":"https://github.com/citation-style-language/schema/raw/master/csl-citation.json"} </w:instrText>
      </w:r>
      <w:r w:rsidR="002A0DD7" w:rsidRPr="00302F21">
        <w:rPr>
          <w:rFonts w:ascii="Arial" w:hAnsi="Arial" w:cs="Arial"/>
          <w:sz w:val="24"/>
          <w:szCs w:val="24"/>
          <w:lang w:val="en-US"/>
        </w:rPr>
        <w:fldChar w:fldCharType="separate"/>
      </w:r>
      <w:r w:rsidR="00623AE4" w:rsidRPr="00302F21">
        <w:rPr>
          <w:rFonts w:ascii="Arial" w:hAnsi="Arial" w:cs="Arial"/>
          <w:sz w:val="24"/>
        </w:rPr>
        <w:t>[</w:t>
      </w:r>
      <w:r w:rsidR="00190597" w:rsidRPr="00302F21">
        <w:rPr>
          <w:rFonts w:ascii="Arial" w:hAnsi="Arial" w:cs="Arial"/>
          <w:sz w:val="24"/>
        </w:rPr>
        <w:t>17,26,27</w:t>
      </w:r>
      <w:r w:rsidR="002A0DD7"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w:t>
      </w:r>
      <w:r w:rsidR="004E222A" w:rsidRPr="00302F21">
        <w:rPr>
          <w:rFonts w:ascii="Arial" w:hAnsi="Arial" w:cs="Arial"/>
          <w:sz w:val="24"/>
          <w:szCs w:val="24"/>
          <w:lang w:val="en-US"/>
        </w:rPr>
        <w:t xml:space="preserve">These elevations occurred in the absence of </w:t>
      </w:r>
      <w:r w:rsidR="00F668F3" w:rsidRPr="00302F21">
        <w:rPr>
          <w:rFonts w:ascii="Arial" w:hAnsi="Arial" w:cs="Arial"/>
          <w:sz w:val="24"/>
          <w:szCs w:val="24"/>
          <w:lang w:val="en-US"/>
        </w:rPr>
        <w:t>increased intracellular iron</w:t>
      </w:r>
      <w:r w:rsidR="004E222A" w:rsidRPr="00302F21">
        <w:rPr>
          <w:rFonts w:ascii="Arial" w:hAnsi="Arial" w:cs="Arial"/>
          <w:sz w:val="24"/>
          <w:szCs w:val="24"/>
          <w:lang w:val="en-US"/>
        </w:rPr>
        <w:t>,</w:t>
      </w:r>
      <w:r w:rsidR="00060792" w:rsidRPr="00302F21">
        <w:rPr>
          <w:rFonts w:ascii="Arial" w:hAnsi="Arial" w:cs="Arial"/>
          <w:sz w:val="24"/>
          <w:szCs w:val="24"/>
          <w:lang w:val="en-US"/>
        </w:rPr>
        <w:t xml:space="preserve"> </w:t>
      </w:r>
      <w:r w:rsidR="004E222A" w:rsidRPr="00302F21">
        <w:rPr>
          <w:rFonts w:ascii="Arial" w:hAnsi="Arial" w:cs="Arial"/>
          <w:sz w:val="24"/>
          <w:szCs w:val="24"/>
          <w:lang w:val="en-US"/>
        </w:rPr>
        <w:t>indicating t</w:t>
      </w:r>
      <w:r w:rsidR="00EE72C3" w:rsidRPr="00302F21">
        <w:rPr>
          <w:rFonts w:ascii="Arial" w:hAnsi="Arial" w:cs="Arial"/>
          <w:sz w:val="24"/>
          <w:szCs w:val="24"/>
          <w:lang w:val="en-US"/>
        </w:rPr>
        <w:t xml:space="preserve">hat </w:t>
      </w:r>
      <w:r w:rsidR="008236D5" w:rsidRPr="00302F21">
        <w:rPr>
          <w:rFonts w:ascii="Arial" w:hAnsi="Arial" w:cs="Arial"/>
          <w:sz w:val="24"/>
          <w:szCs w:val="24"/>
          <w:lang w:val="en-US"/>
        </w:rPr>
        <w:t xml:space="preserve">an increase in </w:t>
      </w:r>
      <w:r w:rsidR="00EE72C3" w:rsidRPr="00302F21">
        <w:rPr>
          <w:rFonts w:ascii="Arial" w:hAnsi="Arial" w:cs="Arial"/>
          <w:sz w:val="24"/>
          <w:szCs w:val="24"/>
          <w:lang w:val="en-US"/>
        </w:rPr>
        <w:t xml:space="preserve">extracellular iron was sufficient </w:t>
      </w:r>
      <w:r w:rsidR="008236D5" w:rsidRPr="00302F21">
        <w:rPr>
          <w:rFonts w:ascii="Arial" w:hAnsi="Arial" w:cs="Arial"/>
          <w:sz w:val="24"/>
          <w:szCs w:val="24"/>
          <w:lang w:val="en-US"/>
        </w:rPr>
        <w:t xml:space="preserve">for the induction </w:t>
      </w:r>
      <w:r w:rsidR="00EE72C3" w:rsidRPr="00302F21">
        <w:rPr>
          <w:rFonts w:ascii="Arial" w:hAnsi="Arial" w:cs="Arial"/>
          <w:sz w:val="24"/>
          <w:szCs w:val="24"/>
          <w:lang w:val="en-US"/>
        </w:rPr>
        <w:t xml:space="preserve">and a major increase in intracellular iron content was not necessary. Interestingly, </w:t>
      </w:r>
      <w:r w:rsidRPr="00302F21">
        <w:rPr>
          <w:rFonts w:ascii="Arial" w:hAnsi="Arial" w:cs="Arial"/>
          <w:sz w:val="24"/>
          <w:szCs w:val="24"/>
          <w:lang w:val="en-US"/>
        </w:rPr>
        <w:t>its wavy pattern</w:t>
      </w:r>
      <w:r w:rsidR="00EA562D" w:rsidRPr="00302F21">
        <w:rPr>
          <w:rFonts w:ascii="Arial" w:hAnsi="Arial" w:cs="Arial"/>
          <w:sz w:val="24"/>
          <w:szCs w:val="24"/>
          <w:lang w:val="en-US"/>
        </w:rPr>
        <w:t xml:space="preserve"> of expression </w:t>
      </w:r>
      <w:r w:rsidRPr="00302F21">
        <w:rPr>
          <w:rFonts w:ascii="Arial" w:hAnsi="Arial" w:cs="Arial"/>
          <w:sz w:val="24"/>
          <w:szCs w:val="24"/>
          <w:lang w:val="en-US"/>
        </w:rPr>
        <w:t xml:space="preserve">over the increasing holo-Tf concentrations </w:t>
      </w:r>
      <w:r w:rsidR="00EE72C3" w:rsidRPr="00302F21">
        <w:rPr>
          <w:rFonts w:ascii="Arial" w:hAnsi="Arial" w:cs="Arial"/>
          <w:sz w:val="24"/>
          <w:szCs w:val="24"/>
          <w:lang w:val="en-US"/>
        </w:rPr>
        <w:t>displayed a typical hormonal characteristic where increased levels of a stimulant (here, holo-Tf) may not lead to a directly proportional mRNA response. This is because, unlike cytokines, hormone-peptides are ‘premade’ and released from vesicles following a stimulus, like incase of insulin</w:t>
      </w:r>
      <w:r w:rsidR="00060792"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2nvjbf4jp1","properties":{"formattedCitation":"(28)","plainCitation":"(28)"},"citationItems":[{"id":572,"uris":["http://zotero.org/users/2804724/items/95C2WFFX"],"uri":["http://zotero.org/users/2804724/items/95C2WFFX"],"itemData":{"id":572,"type":"article-journal","title":"Regulation of insulin secretion in human pancreatic islets","container-title":"Annual Review of Physiology","page":"155-179","volume":"75","source":"PubMed","abstract":"Pancreatic β cells secrete insulin, the body's only hormone capable of lowering plasma glucose levels. Impaired or insufficient insulin secretion results in diabetes mellitus. The β cell is electrically excitable; in response to an elevation of glucose, it depolarizes and starts generating action potentials. The electrophysiology of mouse β cells and the cell's role in insulin secretion have been extensively investigated. More recently, similar studies have been performed on human β cells. These studies have revealed numerous and important differences between human and rodent β cells. Here we discuss the properties of human pancreatic β cells: their glucose sensing, the ion channel complement underlying glucose-induced electrical activity that culminates in exocytotic release of insulin, the cellular control of exocytosis, and the modulation of insulin secretion by circulating hormones and locally released neurotransmitters. Finally, we consider the pathophysiology of insulin secretion and the interactions between genetics and environmental factors that may explain the current diabetes epidemic.","DOI":"10.1146/annurev-physiol-030212-183754","ISSN":"1545-1585","note":"PMID: 22974438","journalAbbreviation":"Annu. Rev. Physiol.","language":"eng","author":[{"family":"Rorsman","given":"Patrik"},{"family":"Braun","given":"Matthias"}],"issued":{"date-parts":[["2013"]]}}}],"schema":"https://github.com/citation-style-language/schema/raw/master/csl-citation.json"} </w:instrText>
      </w:r>
      <w:r w:rsidR="002A0DD7" w:rsidRPr="00302F21">
        <w:rPr>
          <w:rFonts w:ascii="Arial" w:hAnsi="Arial" w:cs="Arial"/>
          <w:sz w:val="24"/>
          <w:szCs w:val="24"/>
          <w:lang w:val="en-US"/>
        </w:rPr>
        <w:fldChar w:fldCharType="separate"/>
      </w:r>
      <w:r w:rsidR="00623AE4" w:rsidRPr="00302F21">
        <w:rPr>
          <w:rFonts w:ascii="Arial" w:hAnsi="Arial" w:cs="Arial"/>
          <w:sz w:val="24"/>
        </w:rPr>
        <w:t>[</w:t>
      </w:r>
      <w:r w:rsidR="00190597" w:rsidRPr="00302F21">
        <w:rPr>
          <w:rFonts w:ascii="Arial" w:hAnsi="Arial" w:cs="Arial"/>
          <w:sz w:val="24"/>
        </w:rPr>
        <w:t>28</w:t>
      </w:r>
      <w:r w:rsidR="002A0DD7" w:rsidRPr="00302F21">
        <w:rPr>
          <w:rFonts w:ascii="Arial" w:hAnsi="Arial" w:cs="Arial"/>
          <w:sz w:val="24"/>
          <w:szCs w:val="24"/>
          <w:lang w:val="en-US"/>
        </w:rPr>
        <w:fldChar w:fldCharType="end"/>
      </w:r>
      <w:r w:rsidR="00623AE4" w:rsidRPr="00302F21">
        <w:rPr>
          <w:rFonts w:ascii="Arial" w:hAnsi="Arial" w:cs="Arial"/>
          <w:sz w:val="24"/>
          <w:szCs w:val="24"/>
          <w:lang w:val="en-US"/>
        </w:rPr>
        <w:t>]</w:t>
      </w:r>
      <w:r w:rsidR="00AD3885" w:rsidRPr="00302F21">
        <w:rPr>
          <w:rFonts w:ascii="Arial" w:hAnsi="Arial" w:cs="Arial"/>
          <w:sz w:val="24"/>
          <w:szCs w:val="24"/>
          <w:lang w:val="en-US"/>
        </w:rPr>
        <w:t>.</w:t>
      </w:r>
      <w:r w:rsidR="00EA562D" w:rsidRPr="00302F21">
        <w:rPr>
          <w:rFonts w:ascii="Arial" w:hAnsi="Arial" w:cs="Arial"/>
          <w:sz w:val="24"/>
          <w:szCs w:val="24"/>
          <w:lang w:val="en-US"/>
        </w:rPr>
        <w:t xml:space="preserve"> In the absence of extracellular iron (untreated cells), </w:t>
      </w:r>
      <w:r w:rsidR="0014072B" w:rsidRPr="00302F21">
        <w:rPr>
          <w:rFonts w:ascii="Arial" w:hAnsi="Arial" w:cs="Arial"/>
          <w:sz w:val="24"/>
          <w:szCs w:val="24"/>
          <w:lang w:val="en-US"/>
        </w:rPr>
        <w:t xml:space="preserve">the high </w:t>
      </w:r>
      <w:r w:rsidR="0014072B" w:rsidRPr="00302F21">
        <w:rPr>
          <w:rFonts w:ascii="Arial" w:hAnsi="Arial" w:cs="Arial"/>
          <w:i/>
          <w:sz w:val="24"/>
          <w:szCs w:val="24"/>
          <w:lang w:val="en-US"/>
        </w:rPr>
        <w:t>HAMP</w:t>
      </w:r>
      <w:r w:rsidR="0014072B" w:rsidRPr="00302F21">
        <w:rPr>
          <w:rFonts w:ascii="Arial" w:hAnsi="Arial" w:cs="Arial"/>
          <w:sz w:val="24"/>
          <w:szCs w:val="24"/>
          <w:lang w:val="en-US"/>
        </w:rPr>
        <w:t xml:space="preserve"> expression in </w:t>
      </w:r>
      <w:r w:rsidR="00EA562D" w:rsidRPr="00302F21">
        <w:rPr>
          <w:rFonts w:ascii="Arial" w:hAnsi="Arial" w:cs="Arial"/>
          <w:sz w:val="24"/>
          <w:szCs w:val="24"/>
          <w:lang w:val="en-US"/>
        </w:rPr>
        <w:t xml:space="preserve">recombinant cells </w:t>
      </w:r>
      <w:r w:rsidR="004375D6" w:rsidRPr="00302F21">
        <w:rPr>
          <w:rFonts w:ascii="Arial" w:hAnsi="Arial" w:cs="Arial"/>
          <w:sz w:val="24"/>
          <w:szCs w:val="24"/>
          <w:lang w:val="en-US"/>
        </w:rPr>
        <w:t xml:space="preserve">(Fig. </w:t>
      </w:r>
      <w:r w:rsidR="00C2416C" w:rsidRPr="00302F21">
        <w:rPr>
          <w:rFonts w:ascii="Arial" w:hAnsi="Arial" w:cs="Arial"/>
          <w:sz w:val="24"/>
          <w:szCs w:val="24"/>
          <w:lang w:val="en-US"/>
        </w:rPr>
        <w:t>3b</w:t>
      </w:r>
      <w:r w:rsidR="004E222A" w:rsidRPr="00302F21">
        <w:rPr>
          <w:rFonts w:ascii="Arial" w:hAnsi="Arial" w:cs="Arial"/>
          <w:sz w:val="24"/>
          <w:szCs w:val="24"/>
          <w:lang w:val="en-US"/>
        </w:rPr>
        <w:t>)</w:t>
      </w:r>
      <w:r w:rsidR="00EA562D" w:rsidRPr="00302F21">
        <w:rPr>
          <w:rFonts w:ascii="Arial" w:hAnsi="Arial" w:cs="Arial"/>
          <w:sz w:val="24"/>
          <w:szCs w:val="24"/>
          <w:lang w:val="en-US"/>
        </w:rPr>
        <w:t xml:space="preserve">, </w:t>
      </w:r>
      <w:r w:rsidR="0014072B" w:rsidRPr="00302F21">
        <w:rPr>
          <w:rFonts w:ascii="Arial" w:hAnsi="Arial" w:cs="Arial"/>
          <w:sz w:val="24"/>
          <w:szCs w:val="24"/>
          <w:lang w:val="en-US"/>
        </w:rPr>
        <w:t xml:space="preserve">indicated that </w:t>
      </w:r>
      <w:r w:rsidR="0014072B" w:rsidRPr="00302F21">
        <w:rPr>
          <w:rFonts w:ascii="Arial" w:hAnsi="Arial" w:cs="Arial"/>
          <w:i/>
          <w:sz w:val="24"/>
          <w:szCs w:val="24"/>
          <w:lang w:val="en-US"/>
        </w:rPr>
        <w:t>HAMP</w:t>
      </w:r>
      <w:r w:rsidR="0014072B" w:rsidRPr="00302F21">
        <w:rPr>
          <w:rFonts w:ascii="Arial" w:hAnsi="Arial" w:cs="Arial"/>
          <w:sz w:val="24"/>
          <w:szCs w:val="24"/>
          <w:lang w:val="en-US"/>
        </w:rPr>
        <w:t xml:space="preserve"> could be induced exclusively due to high </w:t>
      </w:r>
      <w:r w:rsidR="00EA562D" w:rsidRPr="00302F21">
        <w:rPr>
          <w:rFonts w:ascii="Arial" w:hAnsi="Arial" w:cs="Arial"/>
          <w:sz w:val="24"/>
          <w:szCs w:val="24"/>
          <w:lang w:val="en-US"/>
        </w:rPr>
        <w:t>intracellular iron</w:t>
      </w:r>
      <w:r w:rsidR="0014072B" w:rsidRPr="00302F21">
        <w:rPr>
          <w:rFonts w:ascii="Arial" w:hAnsi="Arial" w:cs="Arial"/>
          <w:sz w:val="24"/>
          <w:szCs w:val="24"/>
          <w:lang w:val="en-US"/>
        </w:rPr>
        <w:t xml:space="preserve"> content</w:t>
      </w:r>
      <w:r w:rsidR="00C2416C" w:rsidRPr="00302F21">
        <w:rPr>
          <w:rFonts w:ascii="Arial" w:hAnsi="Arial" w:cs="Arial"/>
          <w:sz w:val="24"/>
          <w:szCs w:val="24"/>
          <w:lang w:val="en-US"/>
        </w:rPr>
        <w:t xml:space="preserve"> (Figs. 2a</w:t>
      </w:r>
      <w:r w:rsidR="004E222A" w:rsidRPr="00302F21">
        <w:rPr>
          <w:rFonts w:ascii="Arial" w:hAnsi="Arial" w:cs="Arial"/>
          <w:sz w:val="24"/>
          <w:szCs w:val="24"/>
          <w:lang w:val="en-US"/>
        </w:rPr>
        <w:t xml:space="preserve"> and 1</w:t>
      </w:r>
      <w:r w:rsidR="00C2416C" w:rsidRPr="00302F21">
        <w:rPr>
          <w:rFonts w:ascii="Arial" w:hAnsi="Arial" w:cs="Arial"/>
          <w:sz w:val="24"/>
          <w:szCs w:val="24"/>
          <w:lang w:val="en-US"/>
        </w:rPr>
        <w:t>a</w:t>
      </w:r>
      <w:r w:rsidR="004E222A" w:rsidRPr="00302F21">
        <w:rPr>
          <w:rFonts w:ascii="Arial" w:hAnsi="Arial" w:cs="Arial"/>
          <w:sz w:val="24"/>
          <w:szCs w:val="24"/>
          <w:lang w:val="en-US"/>
        </w:rPr>
        <w:t>)</w:t>
      </w:r>
      <w:r w:rsidR="00A001F2" w:rsidRPr="00302F21">
        <w:rPr>
          <w:rFonts w:ascii="Arial" w:hAnsi="Arial" w:cs="Arial"/>
          <w:sz w:val="24"/>
          <w:szCs w:val="24"/>
          <w:lang w:val="en-US"/>
        </w:rPr>
        <w:t xml:space="preserve">. </w:t>
      </w:r>
    </w:p>
    <w:p w:rsidR="00880F31" w:rsidRPr="00302F21" w:rsidRDefault="00880F31" w:rsidP="004D0A95">
      <w:pPr>
        <w:spacing w:after="0" w:line="360" w:lineRule="auto"/>
        <w:ind w:right="17"/>
        <w:rPr>
          <w:rFonts w:ascii="Arial" w:hAnsi="Arial" w:cs="Arial"/>
          <w:b/>
          <w:sz w:val="24"/>
          <w:szCs w:val="24"/>
          <w:lang w:val="en-US"/>
        </w:rPr>
      </w:pPr>
    </w:p>
    <w:p w:rsidR="00EA562D" w:rsidRPr="00302F21" w:rsidRDefault="00EA562D" w:rsidP="004D0A95">
      <w:pPr>
        <w:spacing w:after="0" w:line="360" w:lineRule="auto"/>
        <w:ind w:right="17"/>
        <w:rPr>
          <w:rFonts w:ascii="Arial" w:hAnsi="Arial" w:cs="Arial"/>
          <w:b/>
          <w:sz w:val="24"/>
          <w:szCs w:val="24"/>
          <w:lang w:val="en-US"/>
        </w:rPr>
      </w:pPr>
      <w:r w:rsidRPr="00302F21">
        <w:rPr>
          <w:rFonts w:ascii="Arial" w:hAnsi="Arial" w:cs="Arial"/>
          <w:b/>
          <w:sz w:val="24"/>
          <w:szCs w:val="24"/>
          <w:lang w:val="en-US"/>
        </w:rPr>
        <w:t xml:space="preserve">Interrelationship between </w:t>
      </w:r>
      <w:r w:rsidRPr="00302F21">
        <w:rPr>
          <w:rFonts w:ascii="Arial" w:hAnsi="Arial" w:cs="Arial"/>
          <w:b/>
          <w:i/>
          <w:sz w:val="24"/>
          <w:szCs w:val="24"/>
          <w:lang w:val="en-US"/>
        </w:rPr>
        <w:t>HFE</w:t>
      </w:r>
      <w:r w:rsidRPr="00302F21">
        <w:rPr>
          <w:rFonts w:ascii="Arial" w:hAnsi="Arial" w:cs="Arial"/>
          <w:b/>
          <w:sz w:val="24"/>
          <w:szCs w:val="24"/>
          <w:lang w:val="en-US"/>
        </w:rPr>
        <w:t xml:space="preserve"> and </w:t>
      </w:r>
      <w:r w:rsidRPr="00302F21">
        <w:rPr>
          <w:rFonts w:ascii="Arial" w:hAnsi="Arial" w:cs="Arial"/>
          <w:b/>
          <w:i/>
          <w:sz w:val="24"/>
          <w:szCs w:val="24"/>
          <w:lang w:val="en-US"/>
        </w:rPr>
        <w:t xml:space="preserve">HAMP </w:t>
      </w:r>
      <w:r w:rsidRPr="00302F21">
        <w:rPr>
          <w:rFonts w:ascii="Arial" w:hAnsi="Arial" w:cs="Arial"/>
          <w:b/>
          <w:sz w:val="24"/>
          <w:szCs w:val="24"/>
          <w:lang w:val="en-US"/>
        </w:rPr>
        <w:t xml:space="preserve">expression patterns </w:t>
      </w:r>
    </w:p>
    <w:p w:rsidR="00194B73" w:rsidRPr="00302F21" w:rsidRDefault="003160AC" w:rsidP="004D0A95">
      <w:pPr>
        <w:spacing w:after="0" w:line="360" w:lineRule="auto"/>
        <w:ind w:right="17"/>
        <w:rPr>
          <w:rFonts w:ascii="Arial" w:hAnsi="Arial" w:cs="Arial"/>
          <w:b/>
          <w:sz w:val="24"/>
          <w:szCs w:val="24"/>
          <w:lang w:val="en-US"/>
        </w:rPr>
      </w:pPr>
      <w:r w:rsidRPr="00302F21">
        <w:rPr>
          <w:rFonts w:ascii="Arial" w:hAnsi="Arial" w:cs="Arial"/>
          <w:sz w:val="24"/>
          <w:szCs w:val="24"/>
          <w:lang w:val="en-US"/>
        </w:rPr>
        <w:t xml:space="preserve">Since HFE is an inducer of </w:t>
      </w:r>
      <w:r w:rsidRPr="00302F21">
        <w:rPr>
          <w:rFonts w:ascii="Arial" w:hAnsi="Arial" w:cs="Arial"/>
          <w:i/>
          <w:sz w:val="24"/>
          <w:szCs w:val="24"/>
          <w:lang w:val="en-US"/>
        </w:rPr>
        <w:t>HAMP</w:t>
      </w:r>
      <w:r w:rsidRPr="00302F21">
        <w:rPr>
          <w:rFonts w:ascii="Arial" w:hAnsi="Arial" w:cs="Arial"/>
          <w:sz w:val="24"/>
          <w:szCs w:val="24"/>
          <w:lang w:val="en-US"/>
        </w:rPr>
        <w:t xml:space="preserve"> expression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xyPeexKl","properties":{"formattedCitation":"(1,22)","plainCitation":"(1,2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263,"uris":["http://zotero.org/users/2804724/items/SSJA3A6J"],"uri":["http://zotero.org/users/2804724/items/SSJA3A6J"],"itemData":{"id":263,"type":"article-journal","title":"The transferrin receptor modulates Hfe-dependent regulation of hepcidin expression","container-title":"Cell Metabolism","page":"205-214","volume":"7","issue":"3","source":"PubMed","abstract":"Hemochromatosis is caused by mutations in HFE, a protein that competes with transferrin (TF) for binding to transferrin receptor 1 (TFR1). We developed mutant mouse strains to gain insight into the role of the Hfe/Tfr1 complex in regulating iron homeostasis. We introduced mutations into a ubiquitously expressed Tfr1 transgene or the endogenous Tfr1 locus to promote or prevent the Hfe/Tfr1 interaction. Under conditions favoring a constitutive Hfe/Tfr1 interaction, mice developed iron overload attributable to inappropriately low expression of the hormone hepcidin. In contrast, mice carrying a mutation that interferes with the Hfe/Tfr1 interaction developed iron deficiency associated with inappropriately high hepcidin expression. High-level expression of a liver-specific Hfe transgene in Hfe-/- mice was also associated with increased hepcidin production and iron deficiency. Together, these models suggest that Hfe induces hepcidin expression when it is not in complex with Tfr1.","DOI":"10.1016/j.cmet.2007.11.016","ISSN":"1550-4131","note":"PMID: 18316026\nPMCID: PMC2292811","journalAbbreviation":"Cell Metab.","language":"eng","author":[{"family":"Schmidt","given":"Paul J."},{"family":"Toran","given":"Paul T."},{"family":"Giannetti","given":"Anthony M."},{"family":"Bjorkman","given":"Pamela J."},{"family":"Andrews","given":"Nancy C."}],"issued":{"date-parts":[["2008",3]]}}}],"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22</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 correlation between the mRNA responses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 xml:space="preserve">HAMP </w:t>
      </w:r>
      <w:r w:rsidRPr="00302F21">
        <w:rPr>
          <w:rFonts w:ascii="Arial" w:hAnsi="Arial" w:cs="Arial"/>
          <w:sz w:val="24"/>
          <w:szCs w:val="24"/>
          <w:lang w:val="en-US"/>
        </w:rPr>
        <w:t xml:space="preserve">over the increasing holo-Tf concentrations </w:t>
      </w:r>
      <w:r w:rsidRPr="00302F21">
        <w:rPr>
          <w:rFonts w:ascii="Arial" w:hAnsi="Arial" w:cs="Arial"/>
          <w:sz w:val="24"/>
          <w:szCs w:val="24"/>
          <w:lang w:val="en-US"/>
        </w:rPr>
        <w:lastRenderedPageBreak/>
        <w:t xml:space="preserve">was envisaged. The Wt cells showed no co-relation between the patterns of their responses (Figs. 1b and 1c), probably reflecting the hormonal characteristic of hepcidin. Conversely, the recombinant cells showed similarities between the patterns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HAMP</w:t>
      </w:r>
      <w:r w:rsidRPr="00302F21">
        <w:rPr>
          <w:rFonts w:ascii="Arial" w:hAnsi="Arial" w:cs="Arial"/>
          <w:sz w:val="24"/>
          <w:szCs w:val="24"/>
          <w:lang w:val="en-US"/>
        </w:rPr>
        <w:t xml:space="preserve"> expressions (Figs. 2b and 2c). Data in the recombinant cells showed that under intracellular iron excess, only subtle extracellular iron elevation could increase </w:t>
      </w:r>
      <w:r w:rsidRPr="00302F21">
        <w:rPr>
          <w:rFonts w:ascii="Arial" w:hAnsi="Arial" w:cs="Arial"/>
          <w:i/>
          <w:sz w:val="24"/>
          <w:szCs w:val="24"/>
          <w:lang w:val="en-US"/>
        </w:rPr>
        <w:t>HFE</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Pr="00302F21">
        <w:rPr>
          <w:rFonts w:ascii="Arial" w:hAnsi="Arial" w:cs="Arial"/>
          <w:sz w:val="24"/>
          <w:szCs w:val="24"/>
          <w:lang w:val="en-US"/>
        </w:rPr>
        <w:t xml:space="preserve"> expressions, while further increase in extracellular iron led to either repression or an unaltered effect (Figs. 2b and 2c). This implies that both these genes can be induced by an external iron stimulus to regulate iron homeostasis, but preferably in the absence of intracellular iron loading, as supported by </w:t>
      </w:r>
      <w:r w:rsidRPr="00302F21">
        <w:rPr>
          <w:rFonts w:ascii="Arial" w:hAnsi="Arial" w:cs="Arial"/>
          <w:i/>
          <w:sz w:val="24"/>
          <w:szCs w:val="24"/>
          <w:lang w:val="en-US"/>
        </w:rPr>
        <w:t>HFE</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Pr="00302F21">
        <w:rPr>
          <w:rFonts w:ascii="Arial" w:hAnsi="Arial" w:cs="Arial"/>
          <w:sz w:val="24"/>
          <w:szCs w:val="24"/>
          <w:lang w:val="en-US"/>
        </w:rPr>
        <w:t xml:space="preserve"> elevations observed in Wt cells that did not show intracellular iron load</w:t>
      </w:r>
      <w:r w:rsidR="00C279C7" w:rsidRPr="00302F21">
        <w:rPr>
          <w:rFonts w:ascii="Arial" w:hAnsi="Arial" w:cs="Arial"/>
          <w:sz w:val="24"/>
          <w:szCs w:val="24"/>
          <w:lang w:val="en-US"/>
        </w:rPr>
        <w:t>ing (Fig.1). Accordingly, it could</w:t>
      </w:r>
      <w:r w:rsidRPr="00302F21">
        <w:rPr>
          <w:rFonts w:ascii="Arial" w:hAnsi="Arial" w:cs="Arial"/>
          <w:sz w:val="24"/>
          <w:szCs w:val="24"/>
          <w:lang w:val="en-US"/>
        </w:rPr>
        <w:t xml:space="preserve"> be extrapolated that once intracellular iron loading is attained in iron-excess pathologies such as alcoholic liver disease and hepatitis C infections, the iron-regulatory functionality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 xml:space="preserve">HAMP </w:t>
      </w:r>
      <w:r w:rsidRPr="00302F21">
        <w:rPr>
          <w:rFonts w:ascii="Arial" w:hAnsi="Arial" w:cs="Arial"/>
          <w:sz w:val="24"/>
          <w:szCs w:val="24"/>
          <w:lang w:val="en-US"/>
        </w:rPr>
        <w:t>is dampened. This could be one of the reasons for deregulated iron metabolism and insufficient hepcidin production in such pathologies that show both, systemic and cellular iron loading along with diminished hepcidin production despite the presence of functional alleles of iron-related genes</w:t>
      </w:r>
      <w:r w:rsidR="000E3F07" w:rsidRPr="00302F21">
        <w:rPr>
          <w:rFonts w:ascii="Arial" w:hAnsi="Arial" w:cs="Arial"/>
          <w:sz w:val="24"/>
          <w:szCs w:val="24"/>
          <w:lang w:val="en-US"/>
        </w:rPr>
        <w:t xml:space="preserve"> </w:t>
      </w:r>
      <w:r w:rsidR="000E3F0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NsQx7JaX","properties":{"formattedCitation":"(5,7,29,30)","plainCitation":"(5,7,29,30)"},"citationItems":[{"id":425,"uris":["http://zotero.org/users/2804724/items/M3XZARBA"],"uri":["http://zotero.org/users/2804724/items/M3XZARBA"],"itemData":{"id":425,"type":"article-journal","title":"Hepcidin is down-regulated in alcoholic liver injury: implications for the pathogenesis of alcoholic liver disease","container-title":"Alcoholism, Clinical and Experimental Research","page":"106-112","volume":"30","issue":"1","source":"PubMed","abstract":"BACKGROUND: Alcoholic liver disease is known to be associated with abnormal iron homeostasis, and iron metabolism itself is regulated by the liver-derived peptide hepcidin. Both CCAAT enhancer binding protein alpha (C/EBPalpha) and interleukin 6 (IL-6) have been shown to regulate hepcidin gene transcription.\nAIM: To investigate mechanisms underlying alcohol-induced disturbances in iron homeostasis by measuring the expression of hepcidin and C/EBPalpha mRNA using in vivo and in vitro models of alcoholic liver injury.\nMETHODS: Male rats were pair-fed an alcoholic liquid diet for 12 weeks. RT-PCR was performed on liver tissue using specific primers for hepcidin and C/EBPalpha. The effect of alcohol on hepcidin and C/EBPalpha gene expression was also determined in isolated hepatocytes, HuH-7 cells and HepG2 cells treated with 50 mM ethanol, 200 microM acetaldehyde, and/or 20 ng/ml IL-6.\nRESULTS: Hepcidin and C/EBPalpha mRNA expression were significantly decreased in alcohol-fed rats compared with pair-fed controls (6-fold p &lt; 0.001 and 2.2-fold p &lt; 0.0002 reduction, respectively) and hepatic lipid peroxidation was increased by 32.5% (p &lt; 0.05) in alcohol-fed rats compared with controls. Hepcidin gene expression was not altered significantly in cells cultured in the presence of 50 mM ethanol. Following 24 hour stimulation by IL-6, there was a 4-fold increase in hepcidin expression in hepatocytes and a 9-fold increase in HuH-7 cells. Ethanol (50 mM) attenuated the IL-6-induced increase in hepcidin expression in HuH-7 cells (9-fold to a 4-fold increase) but not in hepatocytes. Acetaldehyde had no effect on hepcidin gene expression in cells in culture.\nCONCLUSION: The down-regulation of hepcidin and C/EBPalpha gene expression shown in vivo implies disturbed iron sensing contributing to the hepatosiderosis seen in alcoholic liver disease, possibly by mechanisms involving the IL-6 signaling cascade.","DOI":"10.1111/j.1530-0277.2006.00002.x","ISSN":"0145-6008","note":"PMID: 16433737","shortTitle":"Hepcidin is down-regulated in alcoholic liver injury","journalAbbreviation":"Alcohol. Clin. Exp. Res.","language":"eng","author":[{"family":"Bridle","given":"Kimr"},{"family":"Cheung","given":"Ting-Kin"},{"family":"Murphy","given":"Theresel"},{"family":"Walters","given":"Margaretm"},{"family":"Anderson","given":"Gregoryj"},{"family":"Crawford","given":"Darrellh G."},{"family":"Fletcher","given":"Linda M."}],"issued":{"date-parts":[["2006",1]]}}},{"id":202,"uris":["http://zotero.org/users/2804724/items/CFZQIWTE"],"uri":["http://zotero.org/users/2804724/items/CFZQIWTE"],"itemData":{"id":202,"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577,"uris":["http://zotero.org/users/2804724/items/IBE9722Q"],"uri":["http://zotero.org/users/2804724/items/IBE9722Q"],"itemData":{"id":577,"type":"article-journal","title":"Hepcidin expression in the liver: relatively low level in patients with chronic hepatitis C","container-title":"Molecular Medicine (Cambridge, Mass.)","page":"97-104","volume":"13","issue":"1-2","source":"PubMed","abstract":"Patients with chronic hepatitis C frequently have serum and hepatic iron overload, but the mechanism is unknown. Recently identified hepcidin, exclusively synthesized in the liver, is thought to be a key regulator for iron homeostasis and is induced by infection and inflammation. This study was conducted to determine the hepatic hepcidin expression levels in patients with various liver diseases. We investigated hepcidin mRNA levels of liver samples by real-time detection-polymerase chain reaction; 56 were hepatitis C virus (HCV) positive, 34 were hepatitis B virus (HBV) positive, and 42 were negative for HCV and HBV (3 cases of auto-immune hepatitis, 7 alcoholic liver disease, 13 primary biliary cirrhosis, 9 nonalcoholic fatty liver disease, and 10 normal liver). We analyzed the relation of hepcidin to clinical, hematological, histological, and etiological findings. Hepcidin expression levels were strongly correlated with serum ferritin (P &lt; 0.0001) and the degree of iron deposit in liver tissues (P &lt; 0.0001). Hepcidin was also correlated with hematological parameters (vs. hemoglobin, P = 0.0073; vs. serum iron, P = 0.0012; vs. transferrin saturation, P &lt; 0.0001) and transaminase levels (P = 0.0013). The hepcidin-to-ferritin ratio was significantly lower in HCV(+) patients than in HBV(+) patients (P = 0.0129) or control subjects (P = 0.0080). In conclusion, hepcidin expression levels in chronic liver diseases were strongly correlated with either the serum ferritin concentration or degree of iron deposits in the liver. When adjusted by either serum ferritin values or hepatic iron scores, hepcidin indices were significantly lower in HCV(+) patients than in HBV(+) patients, suggesting that hepcidin may play a pivotal role in the pathogenesis of iron overload in patients with chronic hepatitis C.","DOI":"10.2119/2006-00057.Fujita","ISSN":"1076-1551","note":"PMID: 17515961\nPMCID: PMC1869620","shortTitle":"Hepcidin expression in the liver","journalAbbreviation":"Mol. Med.","language":"eng","author":[{"family":"Fujita","given":"Naoki"},{"family":"Sugimoto","given":"Ryosuke"},{"family":"Takeo","given":"Masaki"},{"family":"Urawa","given":"Naohito"},{"family":"Mifuji","given":"Rumi"},{"family":"Tanaka","given":"Hideaki"},{"family":"Kobayashi","given":"Yoshinao"},{"family":"Iwasa","given":"Motoh"},{"family":"Watanabe","given":"Shozo"},{"family":"Adachi","given":"Yukihiko"},{"family":"Kaito","given":"Masahiko"}],"issued":{"date-parts":[["2007",2]]}}},{"id":280,"uris":["http://zotero.org/users/2804724/items/X4G2RN33"],"uri":["http://zotero.org/users/2804724/items/X4G2RN33"],"itemData":{"id":280,"type":"article-journal","title":"Low hepcidin triggers hepatic iron accumulation in patients with hepatitis C","container-title":"Nephrology, Dialysis, Transplantation: Official Publication of the European Dialysis and Transplant Association - European Renal Association","page":"1141-1144","volume":"29","issue":"6","source":"PubMed","abstract":"Persistent hepatitis C virus (HCV) infection is a major cause of chronic liver disease including fibrosis, cirrhosis and hepatocellular carcinoma (HCC). Chronic hepatitis C (CHC) is also a problem in patients with chronic kidney disease (CKD), particularly in those on haemodialysis. Excessive iron in the liver of CHC patients contributes to hepatic fibrosis, cirrhosis and finally HCC, while iron depletion is beneficial. In CHC patients without CKD, in HCV-infected experimental animals and in cell culture studies, serum hepcidin levels and/or cellular hepcidin expression are low and directly suppressed by HCV, radical oxygen species, growth factors and/or transcription factors. In contrast, antiviral therapy (e.g. with pegylated interferon-alpha combined with ribavirin) raises hepcidin levels and reduces iron overload in patients with CHC. Hepcidin directly inhibits HCV replication mediated by STAT3 activation. HCV circumvents hepatic innate antiviral defence by lowering hepcidin. If hepcidin is also low in CKD patients with CHC, iron supplementation should be avoided even in CKD patients with CHC treated with erythropoiesis-stimulating agents.","DOI":"10.1093/ndt/gft467","ISSN":"1460-2385","note":"PMID: 24286977","journalAbbreviation":"Nephrol. Dial. Transplant.","language":"eng","author":[{"family":"Hörl","given":"Walter H."},{"family":"Schmidt","given":"Alice"}],"issued":{"date-parts":[["2014",6]]}}}],"schema":"https://github.com/citation-style-language/schema/raw/master/csl-citation.json"} </w:instrText>
      </w:r>
      <w:r w:rsidR="000E3F07"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5,7,29,30</w:t>
      </w:r>
      <w:r w:rsidR="000E3F07"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dditional </w:t>
      </w:r>
      <w:r w:rsidRPr="00302F21">
        <w:rPr>
          <w:rFonts w:ascii="Arial" w:hAnsi="Arial" w:cs="Arial"/>
          <w:sz w:val="24"/>
          <w:szCs w:val="24"/>
        </w:rPr>
        <w:t>experiments and c</w:t>
      </w:r>
      <w:r w:rsidR="00C279C7" w:rsidRPr="00302F21">
        <w:rPr>
          <w:rFonts w:ascii="Arial" w:hAnsi="Arial" w:cs="Arial"/>
          <w:sz w:val="24"/>
          <w:szCs w:val="24"/>
        </w:rPr>
        <w:t>orresponding clinical data will</w:t>
      </w:r>
      <w:r w:rsidRPr="00302F21">
        <w:rPr>
          <w:rFonts w:ascii="Arial" w:hAnsi="Arial" w:cs="Arial"/>
          <w:sz w:val="24"/>
          <w:szCs w:val="24"/>
        </w:rPr>
        <w:t xml:space="preserve"> be necessary to provide more evidence to support the resemblance of our findings with such clinical conditions.</w:t>
      </w:r>
    </w:p>
    <w:p w:rsidR="001C0A1D" w:rsidRPr="00302F21" w:rsidRDefault="001C0A1D" w:rsidP="004D0A95">
      <w:pPr>
        <w:spacing w:after="0" w:line="360" w:lineRule="auto"/>
        <w:rPr>
          <w:rFonts w:ascii="Arial" w:hAnsi="Arial" w:cs="Arial"/>
          <w:b/>
          <w:sz w:val="24"/>
          <w:szCs w:val="24"/>
        </w:rPr>
      </w:pPr>
    </w:p>
    <w:p w:rsidR="000E5CDB" w:rsidRPr="00302F21" w:rsidRDefault="000E5CDB" w:rsidP="004D0A95">
      <w:pPr>
        <w:spacing w:after="0" w:line="360" w:lineRule="auto"/>
        <w:rPr>
          <w:rFonts w:ascii="Arial" w:hAnsi="Arial" w:cs="Arial"/>
          <w:b/>
          <w:sz w:val="24"/>
          <w:szCs w:val="24"/>
        </w:rPr>
      </w:pPr>
      <w:r w:rsidRPr="00302F21">
        <w:rPr>
          <w:rFonts w:ascii="Arial" w:hAnsi="Arial" w:cs="Arial"/>
          <w:sz w:val="24"/>
          <w:szCs w:val="24"/>
          <w:lang w:val="en-US"/>
        </w:rPr>
        <w:t xml:space="preserve">Further studies are required to elucidate these mechanisms to better understand </w:t>
      </w:r>
      <w:r w:rsidR="001704AB" w:rsidRPr="00302F21">
        <w:rPr>
          <w:rFonts w:ascii="Arial" w:hAnsi="Arial" w:cs="Arial"/>
          <w:sz w:val="24"/>
          <w:szCs w:val="24"/>
          <w:lang w:val="en-US"/>
        </w:rPr>
        <w:t xml:space="preserve">the </w:t>
      </w:r>
      <w:r w:rsidRPr="00302F21">
        <w:rPr>
          <w:rFonts w:ascii="Arial" w:hAnsi="Arial" w:cs="Arial"/>
          <w:sz w:val="24"/>
          <w:szCs w:val="24"/>
          <w:lang w:val="en-US"/>
        </w:rPr>
        <w:t>iron-sensing and iron-loading mechanisms; aiming to design therapeutic interventions for iron-excess pathologies</w:t>
      </w:r>
      <w:r w:rsidR="001704AB" w:rsidRPr="00302F21">
        <w:rPr>
          <w:rFonts w:ascii="Arial" w:hAnsi="Arial" w:cs="Arial"/>
          <w:sz w:val="24"/>
          <w:szCs w:val="24"/>
          <w:lang w:val="en-US"/>
        </w:rPr>
        <w:t xml:space="preserve"> </w:t>
      </w:r>
      <w:r w:rsidR="00743BD9" w:rsidRPr="00302F21">
        <w:rPr>
          <w:rFonts w:ascii="Arial" w:hAnsi="Arial" w:cs="Arial"/>
          <w:sz w:val="24"/>
          <w:szCs w:val="24"/>
          <w:lang w:val="en-US"/>
        </w:rPr>
        <w:t xml:space="preserve">other than </w:t>
      </w:r>
      <w:r w:rsidRPr="00302F21">
        <w:rPr>
          <w:rFonts w:ascii="Arial" w:hAnsi="Arial" w:cs="Arial"/>
          <w:sz w:val="24"/>
          <w:szCs w:val="24"/>
          <w:lang w:val="en-US"/>
        </w:rPr>
        <w:t>hemochromatosis.</w:t>
      </w:r>
    </w:p>
    <w:p w:rsidR="000E5CDB" w:rsidRPr="00302F21" w:rsidRDefault="000E5CDB" w:rsidP="004D0A95">
      <w:pPr>
        <w:spacing w:after="0" w:line="360" w:lineRule="auto"/>
        <w:rPr>
          <w:rFonts w:ascii="Arial" w:hAnsi="Arial" w:cs="Arial"/>
          <w:b/>
          <w:sz w:val="24"/>
          <w:szCs w:val="24"/>
        </w:rPr>
      </w:pPr>
    </w:p>
    <w:p w:rsidR="00BB626B" w:rsidRPr="00302F21" w:rsidRDefault="00BB626B" w:rsidP="004D0A95">
      <w:pPr>
        <w:spacing w:after="0" w:line="360" w:lineRule="auto"/>
        <w:rPr>
          <w:rFonts w:ascii="Arial" w:hAnsi="Arial" w:cs="Arial"/>
          <w:sz w:val="24"/>
          <w:szCs w:val="24"/>
          <w:lang w:val="en-US"/>
        </w:rPr>
      </w:pPr>
      <w:r w:rsidRPr="00302F21">
        <w:rPr>
          <w:rFonts w:ascii="Arial" w:hAnsi="Arial" w:cs="Arial"/>
          <w:b/>
          <w:sz w:val="24"/>
          <w:szCs w:val="24"/>
          <w:lang w:val="en-US"/>
        </w:rPr>
        <w:t>C</w:t>
      </w:r>
      <w:r w:rsidR="004B2D91" w:rsidRPr="00302F21">
        <w:rPr>
          <w:rFonts w:ascii="Arial" w:hAnsi="Arial" w:cs="Arial"/>
          <w:b/>
          <w:sz w:val="24"/>
          <w:szCs w:val="24"/>
          <w:lang w:val="en-US"/>
        </w:rPr>
        <w:t>onclusion</w:t>
      </w:r>
    </w:p>
    <w:p w:rsidR="00CD0454" w:rsidRPr="00302F21" w:rsidRDefault="008159BE"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In this short study, </w:t>
      </w:r>
      <w:r w:rsidR="00DC5E27" w:rsidRPr="00302F21">
        <w:rPr>
          <w:rFonts w:ascii="Arial" w:hAnsi="Arial" w:cs="Arial"/>
          <w:sz w:val="24"/>
          <w:szCs w:val="24"/>
          <w:lang w:val="en-US"/>
        </w:rPr>
        <w:t xml:space="preserve">the </w:t>
      </w:r>
      <w:r w:rsidR="003234F8" w:rsidRPr="00302F21">
        <w:rPr>
          <w:rFonts w:ascii="Arial" w:hAnsi="Arial" w:cs="Arial"/>
          <w:sz w:val="24"/>
          <w:szCs w:val="24"/>
          <w:lang w:val="en-US"/>
        </w:rPr>
        <w:t xml:space="preserve">independent </w:t>
      </w:r>
      <w:r w:rsidR="00DC5E27" w:rsidRPr="00302F21">
        <w:rPr>
          <w:rFonts w:ascii="Arial" w:hAnsi="Arial" w:cs="Arial"/>
          <w:sz w:val="24"/>
          <w:szCs w:val="24"/>
          <w:lang w:val="en-US"/>
        </w:rPr>
        <w:t>effect</w:t>
      </w:r>
      <w:r w:rsidRPr="00302F21">
        <w:rPr>
          <w:rFonts w:ascii="Arial" w:hAnsi="Arial" w:cs="Arial"/>
          <w:sz w:val="24"/>
          <w:szCs w:val="24"/>
          <w:lang w:val="en-US"/>
        </w:rPr>
        <w:t>s</w:t>
      </w:r>
      <w:r w:rsidR="00DC5E27" w:rsidRPr="00302F21">
        <w:rPr>
          <w:rFonts w:ascii="Arial" w:hAnsi="Arial" w:cs="Arial"/>
          <w:sz w:val="24"/>
          <w:szCs w:val="24"/>
          <w:lang w:val="en-US"/>
        </w:rPr>
        <w:t xml:space="preserve"> of extracellular </w:t>
      </w:r>
      <w:r w:rsidRPr="00302F21">
        <w:rPr>
          <w:rFonts w:ascii="Arial" w:hAnsi="Arial" w:cs="Arial"/>
          <w:sz w:val="24"/>
          <w:szCs w:val="24"/>
          <w:lang w:val="en-US"/>
        </w:rPr>
        <w:t xml:space="preserve">and intracellular iron </w:t>
      </w:r>
      <w:r w:rsidR="00DC5E27" w:rsidRPr="00302F21">
        <w:rPr>
          <w:rFonts w:ascii="Arial" w:hAnsi="Arial" w:cs="Arial"/>
          <w:sz w:val="24"/>
          <w:szCs w:val="24"/>
          <w:lang w:val="en-US"/>
        </w:rPr>
        <w:t xml:space="preserve">on </w:t>
      </w:r>
      <w:r w:rsidR="00DF1072" w:rsidRPr="00302F21">
        <w:rPr>
          <w:rFonts w:ascii="Arial" w:hAnsi="Arial" w:cs="Arial"/>
          <w:i/>
          <w:sz w:val="24"/>
          <w:szCs w:val="24"/>
          <w:lang w:val="en-US"/>
        </w:rPr>
        <w:t>HFE</w:t>
      </w:r>
      <w:r w:rsidR="00DF1072" w:rsidRPr="00302F21">
        <w:rPr>
          <w:rFonts w:ascii="Arial" w:hAnsi="Arial" w:cs="Arial"/>
          <w:sz w:val="24"/>
          <w:szCs w:val="24"/>
          <w:lang w:val="en-US"/>
        </w:rPr>
        <w:t xml:space="preserve"> and </w:t>
      </w:r>
      <w:r w:rsidR="00DF1072" w:rsidRPr="00302F21">
        <w:rPr>
          <w:rFonts w:ascii="Arial" w:hAnsi="Arial" w:cs="Arial"/>
          <w:i/>
          <w:sz w:val="24"/>
          <w:szCs w:val="24"/>
          <w:lang w:val="en-US"/>
        </w:rPr>
        <w:t>HAMP</w:t>
      </w:r>
      <w:r w:rsidR="00DC5E27" w:rsidRPr="00302F21">
        <w:rPr>
          <w:rFonts w:ascii="Arial" w:hAnsi="Arial" w:cs="Arial"/>
          <w:sz w:val="24"/>
          <w:szCs w:val="24"/>
          <w:lang w:val="en-US"/>
        </w:rPr>
        <w:t xml:space="preserve"> expressions</w:t>
      </w:r>
      <w:r w:rsidRPr="00302F21">
        <w:rPr>
          <w:rFonts w:ascii="Arial" w:hAnsi="Arial" w:cs="Arial"/>
          <w:sz w:val="24"/>
          <w:szCs w:val="24"/>
          <w:lang w:val="en-US"/>
        </w:rPr>
        <w:t xml:space="preserve"> were examined</w:t>
      </w:r>
      <w:r w:rsidR="00726252" w:rsidRPr="00302F21">
        <w:rPr>
          <w:rFonts w:ascii="Arial" w:hAnsi="Arial" w:cs="Arial"/>
          <w:sz w:val="24"/>
          <w:szCs w:val="24"/>
          <w:lang w:val="en-US"/>
        </w:rPr>
        <w:t xml:space="preserve">. </w:t>
      </w:r>
      <w:r w:rsidR="001C3AFE" w:rsidRPr="00302F21">
        <w:rPr>
          <w:rFonts w:ascii="Arial" w:hAnsi="Arial" w:cs="Arial"/>
          <w:i/>
          <w:sz w:val="24"/>
          <w:szCs w:val="24"/>
          <w:lang w:val="en-US"/>
        </w:rPr>
        <w:t xml:space="preserve">HFE </w:t>
      </w:r>
      <w:r w:rsidR="001C3AFE" w:rsidRPr="00302F21">
        <w:rPr>
          <w:rFonts w:ascii="Arial" w:hAnsi="Arial" w:cs="Arial"/>
          <w:sz w:val="24"/>
          <w:szCs w:val="24"/>
          <w:lang w:val="en-US"/>
        </w:rPr>
        <w:t xml:space="preserve">mRNA demonstrated independent responsiveness to elevated extracellular and intracellular iron content, suggesting </w:t>
      </w:r>
      <w:r w:rsidR="00480A11" w:rsidRPr="00302F21">
        <w:rPr>
          <w:rFonts w:ascii="Arial" w:hAnsi="Arial" w:cs="Arial"/>
          <w:sz w:val="24"/>
          <w:szCs w:val="24"/>
          <w:lang w:val="en-US"/>
        </w:rPr>
        <w:t xml:space="preserve">its </w:t>
      </w:r>
      <w:r w:rsidR="00DF1072" w:rsidRPr="00302F21">
        <w:rPr>
          <w:rFonts w:ascii="Arial" w:hAnsi="Arial" w:cs="Arial"/>
          <w:sz w:val="24"/>
          <w:szCs w:val="24"/>
          <w:lang w:val="en-US"/>
        </w:rPr>
        <w:t>involvement in sensing</w:t>
      </w:r>
      <w:r w:rsidR="00707FCC" w:rsidRPr="00302F21">
        <w:rPr>
          <w:rFonts w:ascii="Arial" w:hAnsi="Arial" w:cs="Arial"/>
          <w:sz w:val="24"/>
          <w:szCs w:val="24"/>
          <w:lang w:val="en-US"/>
        </w:rPr>
        <w:t xml:space="preserve"> both,</w:t>
      </w:r>
      <w:r w:rsidR="00DF1072" w:rsidRPr="00302F21">
        <w:rPr>
          <w:rFonts w:ascii="Arial" w:hAnsi="Arial" w:cs="Arial"/>
          <w:sz w:val="24"/>
          <w:szCs w:val="24"/>
          <w:lang w:val="en-US"/>
        </w:rPr>
        <w:t xml:space="preserve"> extracellular </w:t>
      </w:r>
      <w:r w:rsidR="00480A11" w:rsidRPr="00302F21">
        <w:rPr>
          <w:rFonts w:ascii="Arial" w:hAnsi="Arial" w:cs="Arial"/>
          <w:sz w:val="24"/>
          <w:szCs w:val="24"/>
          <w:lang w:val="en-US"/>
        </w:rPr>
        <w:t xml:space="preserve">and intracellular </w:t>
      </w:r>
      <w:r w:rsidR="00DF1072" w:rsidRPr="00302F21">
        <w:rPr>
          <w:rFonts w:ascii="Arial" w:hAnsi="Arial" w:cs="Arial"/>
          <w:sz w:val="24"/>
          <w:szCs w:val="24"/>
          <w:lang w:val="en-US"/>
        </w:rPr>
        <w:t>iron.</w:t>
      </w:r>
      <w:r w:rsidR="00666DE3" w:rsidRPr="00302F21">
        <w:rPr>
          <w:rFonts w:ascii="Arial" w:hAnsi="Arial" w:cs="Arial"/>
          <w:sz w:val="24"/>
          <w:szCs w:val="24"/>
          <w:lang w:val="en-US"/>
        </w:rPr>
        <w:t xml:space="preserve"> </w:t>
      </w:r>
      <w:r w:rsidR="00666DE3" w:rsidRPr="00302F21">
        <w:rPr>
          <w:rFonts w:ascii="Arial" w:hAnsi="Arial" w:cs="Arial"/>
          <w:sz w:val="24"/>
          <w:szCs w:val="24"/>
          <w:lang w:val="en-US"/>
        </w:rPr>
        <w:lastRenderedPageBreak/>
        <w:t>Under</w:t>
      </w:r>
      <w:r w:rsidR="003234F8" w:rsidRPr="00302F21">
        <w:rPr>
          <w:rFonts w:ascii="Arial" w:hAnsi="Arial" w:cs="Arial"/>
          <w:sz w:val="24"/>
          <w:szCs w:val="24"/>
          <w:lang w:val="en-US"/>
        </w:rPr>
        <w:t xml:space="preserve"> combined </w:t>
      </w:r>
      <w:r w:rsidR="00666DE3" w:rsidRPr="00302F21">
        <w:rPr>
          <w:rFonts w:ascii="Arial" w:hAnsi="Arial" w:cs="Arial"/>
          <w:sz w:val="24"/>
          <w:szCs w:val="24"/>
          <w:lang w:val="en-US"/>
        </w:rPr>
        <w:t>intracellular</w:t>
      </w:r>
      <w:r w:rsidR="003234F8" w:rsidRPr="00302F21">
        <w:rPr>
          <w:rFonts w:ascii="Arial" w:hAnsi="Arial" w:cs="Arial"/>
          <w:sz w:val="24"/>
          <w:szCs w:val="24"/>
          <w:lang w:val="en-US"/>
        </w:rPr>
        <w:t xml:space="preserve"> and extracellular iron loading</w:t>
      </w:r>
      <w:r w:rsidR="00CD0454" w:rsidRPr="00302F21">
        <w:rPr>
          <w:rFonts w:ascii="Arial" w:hAnsi="Arial" w:cs="Arial"/>
          <w:sz w:val="24"/>
          <w:szCs w:val="24"/>
          <w:lang w:val="en-US"/>
        </w:rPr>
        <w:t>,</w:t>
      </w:r>
      <w:r w:rsidR="00CD0454" w:rsidRPr="00302F21">
        <w:rPr>
          <w:rFonts w:ascii="Arial" w:hAnsi="Arial" w:cs="Arial"/>
          <w:i/>
          <w:sz w:val="24"/>
          <w:szCs w:val="24"/>
          <w:lang w:val="en-US"/>
        </w:rPr>
        <w:t xml:space="preserve"> HFE</w:t>
      </w:r>
      <w:r w:rsidR="00CD0454" w:rsidRPr="00302F21">
        <w:rPr>
          <w:rFonts w:ascii="Arial" w:hAnsi="Arial" w:cs="Arial"/>
          <w:sz w:val="24"/>
          <w:szCs w:val="24"/>
          <w:lang w:val="en-US"/>
        </w:rPr>
        <w:t xml:space="preserve"> and </w:t>
      </w:r>
      <w:r w:rsidR="00CD0454" w:rsidRPr="00302F21">
        <w:rPr>
          <w:rFonts w:ascii="Arial" w:hAnsi="Arial" w:cs="Arial"/>
          <w:i/>
          <w:sz w:val="24"/>
          <w:szCs w:val="24"/>
          <w:lang w:val="en-US"/>
        </w:rPr>
        <w:t>HAMP</w:t>
      </w:r>
      <w:r w:rsidR="00CD0454" w:rsidRPr="00302F21">
        <w:rPr>
          <w:rFonts w:ascii="Arial" w:hAnsi="Arial" w:cs="Arial"/>
          <w:sz w:val="24"/>
          <w:szCs w:val="24"/>
          <w:lang w:val="en-US"/>
        </w:rPr>
        <w:t xml:space="preserve"> expressions showed similar patterns and </w:t>
      </w:r>
      <w:r w:rsidR="00CD0454" w:rsidRPr="00302F21">
        <w:rPr>
          <w:rFonts w:ascii="Arial" w:hAnsi="Arial" w:cs="Arial"/>
          <w:i/>
          <w:sz w:val="24"/>
          <w:szCs w:val="24"/>
          <w:lang w:val="en-US"/>
        </w:rPr>
        <w:t>HAMP</w:t>
      </w:r>
      <w:r w:rsidR="00CD0454" w:rsidRPr="00302F21">
        <w:rPr>
          <w:rFonts w:ascii="Arial" w:hAnsi="Arial" w:cs="Arial"/>
          <w:sz w:val="24"/>
          <w:szCs w:val="24"/>
          <w:lang w:val="en-US"/>
        </w:rPr>
        <w:t xml:space="preserve"> was induced only by low holo-Tf concentration, a scenario resembling </w:t>
      </w:r>
      <w:r w:rsidR="004D0A95" w:rsidRPr="00302F21">
        <w:rPr>
          <w:rFonts w:ascii="Arial" w:hAnsi="Arial" w:cs="Arial"/>
          <w:sz w:val="24"/>
          <w:szCs w:val="24"/>
          <w:lang w:val="en-US"/>
        </w:rPr>
        <w:t xml:space="preserve">certain </w:t>
      </w:r>
      <w:r w:rsidR="00CD0454" w:rsidRPr="00302F21">
        <w:rPr>
          <w:rFonts w:ascii="Arial" w:hAnsi="Arial" w:cs="Arial"/>
          <w:sz w:val="24"/>
          <w:szCs w:val="24"/>
          <w:lang w:val="en-US"/>
        </w:rPr>
        <w:t>iron excess pathologies.</w:t>
      </w:r>
    </w:p>
    <w:p w:rsidR="00666DE3" w:rsidRPr="00302F21" w:rsidRDefault="00666DE3" w:rsidP="004D0A95">
      <w:pPr>
        <w:spacing w:after="0" w:line="360" w:lineRule="auto"/>
        <w:rPr>
          <w:rFonts w:ascii="Arial" w:hAnsi="Arial" w:cs="Arial"/>
          <w:b/>
          <w:sz w:val="24"/>
          <w:szCs w:val="24"/>
          <w:lang w:val="en-US"/>
        </w:rPr>
      </w:pP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b/>
          <w:sz w:val="24"/>
          <w:szCs w:val="24"/>
          <w:lang w:val="en-US"/>
        </w:rPr>
        <w:t xml:space="preserve">Compliance with Ethical Requirements: </w:t>
      </w:r>
      <w:r w:rsidRPr="00302F21">
        <w:rPr>
          <w:rFonts w:ascii="Arial" w:hAnsi="Arial" w:cs="Arial"/>
          <w:sz w:val="24"/>
          <w:szCs w:val="24"/>
          <w:lang w:val="en-US"/>
        </w:rPr>
        <w:t xml:space="preserve">This article does not contain any studies conducted on human or animal subjects.  </w:t>
      </w:r>
    </w:p>
    <w:p w:rsidR="00904174" w:rsidRPr="00302F21" w:rsidRDefault="00904174" w:rsidP="004D0A95">
      <w:pPr>
        <w:spacing w:after="0" w:line="360" w:lineRule="auto"/>
        <w:rPr>
          <w:rFonts w:ascii="Arial" w:hAnsi="Arial" w:cs="Arial"/>
          <w:b/>
          <w:sz w:val="24"/>
          <w:szCs w:val="24"/>
          <w:lang w:val="en-US"/>
        </w:rPr>
      </w:pPr>
    </w:p>
    <w:p w:rsidR="00230044" w:rsidRPr="00302F21" w:rsidRDefault="00230044" w:rsidP="004D0A95">
      <w:pPr>
        <w:spacing w:after="0" w:line="360" w:lineRule="auto"/>
        <w:rPr>
          <w:rFonts w:ascii="Arial" w:hAnsi="Arial" w:cs="Arial"/>
          <w:b/>
          <w:sz w:val="24"/>
          <w:szCs w:val="24"/>
          <w:lang w:val="en-US"/>
        </w:rPr>
      </w:pPr>
      <w:r w:rsidRPr="00302F21">
        <w:rPr>
          <w:rFonts w:ascii="Arial" w:hAnsi="Arial" w:cs="Arial"/>
          <w:b/>
          <w:sz w:val="24"/>
          <w:szCs w:val="24"/>
          <w:lang w:val="en-US"/>
        </w:rPr>
        <w:t xml:space="preserve">Author contributions </w:t>
      </w: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sz w:val="24"/>
          <w:szCs w:val="24"/>
          <w:lang w:val="en-US"/>
        </w:rPr>
        <w:t>Dr Kosha Mehta: Key researcher; carried out experimental work</w:t>
      </w:r>
      <w:r w:rsidR="007343E1" w:rsidRPr="00302F21">
        <w:rPr>
          <w:rFonts w:ascii="Arial" w:hAnsi="Arial" w:cs="Arial"/>
          <w:sz w:val="24"/>
          <w:szCs w:val="24"/>
          <w:lang w:val="en-US"/>
        </w:rPr>
        <w:t>, performed statistical analyses</w:t>
      </w:r>
      <w:r w:rsidRPr="00302F21">
        <w:rPr>
          <w:rFonts w:ascii="Arial" w:hAnsi="Arial" w:cs="Arial"/>
          <w:sz w:val="24"/>
          <w:szCs w:val="24"/>
          <w:lang w:val="en-US"/>
        </w:rPr>
        <w:t xml:space="preserve"> and wrote the article.</w:t>
      </w: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sz w:val="24"/>
          <w:szCs w:val="24"/>
          <w:lang w:val="en-US"/>
        </w:rPr>
        <w:t>Dr Sebastien Farnaud</w:t>
      </w:r>
      <w:r w:rsidR="00736C7C" w:rsidRPr="00302F21">
        <w:rPr>
          <w:rFonts w:ascii="Arial" w:hAnsi="Arial" w:cs="Arial"/>
          <w:sz w:val="24"/>
          <w:szCs w:val="24"/>
          <w:lang w:val="en-US"/>
        </w:rPr>
        <w:t xml:space="preserve">: </w:t>
      </w:r>
      <w:r w:rsidRPr="00302F21">
        <w:rPr>
          <w:rFonts w:ascii="Arial" w:hAnsi="Arial" w:cs="Arial"/>
          <w:sz w:val="24"/>
          <w:szCs w:val="24"/>
          <w:shd w:val="clear" w:color="auto" w:fill="FFFFFF"/>
          <w:lang w:val="en-US"/>
        </w:rPr>
        <w:t>Concept of the research.</w:t>
      </w:r>
    </w:p>
    <w:p w:rsidR="00230044" w:rsidRPr="00302F21" w:rsidRDefault="00230044" w:rsidP="004D0A95">
      <w:pPr>
        <w:spacing w:after="0" w:line="360" w:lineRule="auto"/>
        <w:rPr>
          <w:rFonts w:ascii="Arial" w:hAnsi="Arial" w:cs="Arial"/>
          <w:sz w:val="24"/>
          <w:szCs w:val="24"/>
          <w:vertAlign w:val="superscript"/>
          <w:lang w:val="en-US"/>
        </w:rPr>
      </w:pPr>
      <w:r w:rsidRPr="00302F21">
        <w:rPr>
          <w:rFonts w:ascii="Arial" w:hAnsi="Arial" w:cs="Arial"/>
          <w:sz w:val="24"/>
          <w:szCs w:val="24"/>
          <w:lang w:val="en-US"/>
        </w:rPr>
        <w:t>Dr Vinood B. Patel: Director of studies and final approver for the version of the article to be published.</w:t>
      </w:r>
    </w:p>
    <w:p w:rsidR="00904174" w:rsidRPr="00302F21" w:rsidRDefault="00904174" w:rsidP="004D0A95">
      <w:pPr>
        <w:spacing w:after="0" w:line="360" w:lineRule="auto"/>
        <w:rPr>
          <w:rFonts w:ascii="Arial" w:hAnsi="Arial" w:cs="Arial"/>
          <w:b/>
          <w:sz w:val="24"/>
          <w:szCs w:val="24"/>
          <w:lang w:val="en-US"/>
        </w:rPr>
      </w:pPr>
    </w:p>
    <w:p w:rsidR="002A40AA" w:rsidRPr="00302F21" w:rsidRDefault="002A40AA" w:rsidP="004D0A95">
      <w:pPr>
        <w:spacing w:after="0" w:line="360" w:lineRule="auto"/>
        <w:rPr>
          <w:rFonts w:ascii="Arial" w:hAnsi="Arial" w:cs="Arial"/>
          <w:sz w:val="24"/>
          <w:szCs w:val="24"/>
          <w:lang w:val="en-US"/>
        </w:rPr>
      </w:pPr>
      <w:r w:rsidRPr="00302F21">
        <w:rPr>
          <w:rFonts w:ascii="Arial" w:hAnsi="Arial" w:cs="Arial"/>
          <w:b/>
          <w:sz w:val="24"/>
          <w:szCs w:val="24"/>
          <w:lang w:val="en-US"/>
        </w:rPr>
        <w:t>Abbreviations</w:t>
      </w:r>
      <w:r w:rsidRPr="00302F21">
        <w:rPr>
          <w:rFonts w:ascii="Arial" w:hAnsi="Arial" w:cs="Arial"/>
          <w:sz w:val="24"/>
          <w:szCs w:val="24"/>
          <w:lang w:val="en-US"/>
        </w:rPr>
        <w:t xml:space="preserve">: EMEM: Eagle’s Minimal essential medium; Holo-Tf: holotransferrin; H: hours </w:t>
      </w:r>
    </w:p>
    <w:p w:rsidR="004D0A95" w:rsidRPr="00302F21" w:rsidRDefault="004D0A95" w:rsidP="004D0A95">
      <w:pPr>
        <w:spacing w:after="0" w:line="360" w:lineRule="auto"/>
        <w:rPr>
          <w:rFonts w:ascii="Arial" w:hAnsi="Arial" w:cs="Arial"/>
          <w:b/>
          <w:sz w:val="24"/>
          <w:szCs w:val="24"/>
          <w:lang w:val="en-US"/>
        </w:rPr>
      </w:pPr>
    </w:p>
    <w:p w:rsidR="002A40AA" w:rsidRPr="00302F21" w:rsidRDefault="002A40AA" w:rsidP="004D0A95">
      <w:pPr>
        <w:spacing w:after="0" w:line="360" w:lineRule="auto"/>
        <w:rPr>
          <w:rFonts w:ascii="Arial" w:eastAsia="Calibri" w:hAnsi="Arial" w:cs="Arial"/>
          <w:sz w:val="24"/>
          <w:szCs w:val="24"/>
          <w:lang w:val="en-US" w:eastAsia="en-US"/>
        </w:rPr>
      </w:pPr>
      <w:r w:rsidRPr="00302F21">
        <w:rPr>
          <w:rFonts w:ascii="Arial" w:hAnsi="Arial" w:cs="Arial"/>
          <w:b/>
          <w:sz w:val="24"/>
          <w:szCs w:val="24"/>
          <w:lang w:val="en-US"/>
        </w:rPr>
        <w:t xml:space="preserve">Gene annotations: </w:t>
      </w:r>
      <w:r w:rsidRPr="00302F21">
        <w:rPr>
          <w:rFonts w:ascii="Arial" w:eastAsia="Calibri" w:hAnsi="Arial" w:cs="Arial"/>
          <w:i/>
          <w:iCs/>
          <w:sz w:val="24"/>
          <w:szCs w:val="24"/>
          <w:lang w:val="en-US" w:eastAsia="en-US"/>
        </w:rPr>
        <w:t>HAMP</w:t>
      </w:r>
      <w:r w:rsidRPr="00302F21">
        <w:rPr>
          <w:rFonts w:ascii="Arial" w:eastAsia="Calibri" w:hAnsi="Arial" w:cs="Arial"/>
          <w:sz w:val="24"/>
          <w:szCs w:val="24"/>
          <w:lang w:val="en-US" w:eastAsia="en-US"/>
        </w:rPr>
        <w:t xml:space="preserve">, gene encoding hepcidin; </w:t>
      </w:r>
      <w:r w:rsidRPr="00302F21">
        <w:rPr>
          <w:rFonts w:ascii="Arial" w:eastAsia="Calibri" w:hAnsi="Arial" w:cs="Arial"/>
          <w:i/>
          <w:iCs/>
          <w:sz w:val="24"/>
          <w:szCs w:val="24"/>
          <w:lang w:val="en-US" w:eastAsia="en-US"/>
        </w:rPr>
        <w:t>HFE</w:t>
      </w:r>
      <w:r w:rsidR="00656BFD" w:rsidRPr="00302F21">
        <w:rPr>
          <w:rFonts w:ascii="Arial" w:eastAsia="Calibri" w:hAnsi="Arial" w:cs="Arial"/>
          <w:sz w:val="24"/>
          <w:szCs w:val="24"/>
          <w:lang w:val="en-US" w:eastAsia="en-US"/>
        </w:rPr>
        <w:t>, gene encoding h</w:t>
      </w:r>
      <w:r w:rsidRPr="00302F21">
        <w:rPr>
          <w:rFonts w:ascii="Arial" w:eastAsia="Calibri" w:hAnsi="Arial" w:cs="Arial"/>
          <w:sz w:val="24"/>
          <w:szCs w:val="24"/>
          <w:lang w:val="en-US" w:eastAsia="en-US"/>
        </w:rPr>
        <w:t>emochromatosis protein HFE</w:t>
      </w:r>
      <w:r w:rsidR="00D545BA" w:rsidRPr="00302F21">
        <w:rPr>
          <w:rFonts w:ascii="Arial" w:eastAsia="Calibri" w:hAnsi="Arial" w:cs="Arial"/>
          <w:sz w:val="24"/>
          <w:szCs w:val="24"/>
          <w:lang w:val="en-US" w:eastAsia="en-US"/>
        </w:rPr>
        <w:t>.</w:t>
      </w:r>
    </w:p>
    <w:p w:rsidR="00880F31" w:rsidRPr="00302F21" w:rsidRDefault="00880F31" w:rsidP="004D0A95">
      <w:pPr>
        <w:spacing w:after="0" w:line="360" w:lineRule="auto"/>
        <w:rPr>
          <w:rFonts w:ascii="Arial" w:hAnsi="Arial" w:cs="Arial"/>
          <w:b/>
          <w:sz w:val="24"/>
          <w:szCs w:val="24"/>
          <w:lang w:val="en-US"/>
        </w:rPr>
      </w:pPr>
    </w:p>
    <w:p w:rsidR="001D3A8C" w:rsidRPr="00302F21" w:rsidRDefault="001D3A8C" w:rsidP="004D0A95">
      <w:pPr>
        <w:spacing w:after="0" w:line="360" w:lineRule="auto"/>
        <w:rPr>
          <w:rFonts w:ascii="Arial" w:hAnsi="Arial" w:cs="Arial"/>
          <w:sz w:val="24"/>
          <w:szCs w:val="24"/>
          <w:lang w:val="en-US"/>
        </w:rPr>
      </w:pPr>
      <w:r w:rsidRPr="00302F21">
        <w:rPr>
          <w:rFonts w:ascii="Arial" w:hAnsi="Arial" w:cs="Arial"/>
          <w:b/>
          <w:sz w:val="24"/>
          <w:szCs w:val="24"/>
          <w:lang w:val="en-US"/>
        </w:rPr>
        <w:t>References</w:t>
      </w:r>
    </w:p>
    <w:p w:rsidR="002B2EC5" w:rsidRPr="00302F21" w:rsidRDefault="002A0DD7" w:rsidP="002B2EC5">
      <w:pPr>
        <w:pStyle w:val="Bibliography"/>
        <w:rPr>
          <w:rFonts w:ascii="Arial" w:hAnsi="Arial" w:cs="Arial"/>
          <w:sz w:val="24"/>
        </w:rPr>
      </w:pPr>
      <w:r w:rsidRPr="00302F21">
        <w:rPr>
          <w:rFonts w:ascii="Arial" w:hAnsi="Arial" w:cs="Arial"/>
          <w:lang w:val="en-US"/>
        </w:rPr>
        <w:fldChar w:fldCharType="begin"/>
      </w:r>
      <w:r w:rsidR="002B2EC5" w:rsidRPr="00302F21">
        <w:rPr>
          <w:rFonts w:ascii="Arial" w:hAnsi="Arial" w:cs="Arial"/>
          <w:lang w:val="en-US"/>
        </w:rPr>
        <w:instrText xml:space="preserve"> ADDIN ZOTERO_BIBL {"custom":[]} CSL_BIBLIOGRAPHY </w:instrText>
      </w:r>
      <w:r w:rsidRPr="00302F21">
        <w:rPr>
          <w:rFonts w:ascii="Arial" w:hAnsi="Arial" w:cs="Arial"/>
          <w:lang w:val="en-US"/>
        </w:rPr>
        <w:fldChar w:fldCharType="separate"/>
      </w:r>
      <w:r w:rsidR="002B2EC5" w:rsidRPr="00302F21">
        <w:rPr>
          <w:rFonts w:ascii="Arial" w:hAnsi="Arial" w:cs="Arial"/>
          <w:sz w:val="24"/>
        </w:rPr>
        <w:t xml:space="preserve">1. </w:t>
      </w:r>
      <w:r w:rsidR="002B2EC5" w:rsidRPr="00302F21">
        <w:rPr>
          <w:rFonts w:ascii="Arial" w:hAnsi="Arial" w:cs="Arial"/>
          <w:sz w:val="24"/>
        </w:rPr>
        <w:tab/>
        <w:t xml:space="preserve">D’Alessio F, Hentze MW, Muckenthaler MU. The hemochromatosis proteins HFE, TfR2, and HJV form a membrane-associated protein complex for hepcidin regulation. J Hepatol. 2012 Nov;57(5):1052–60.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 </w:t>
      </w:r>
      <w:r w:rsidRPr="00302F21">
        <w:rPr>
          <w:rFonts w:ascii="Arial" w:hAnsi="Arial" w:cs="Arial"/>
          <w:sz w:val="24"/>
        </w:rPr>
        <w:tab/>
        <w:t xml:space="preserve">Rishi G, Crampton EM, Wallace DF, Subramaniam VN. In situ proximity ligation assays indicate that hemochromatosis proteins Hfe and transferrin receptor 2 (Tfr2) do not interact. PloS One. 2013;8(10):e77267.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3. </w:t>
      </w:r>
      <w:r w:rsidRPr="00302F21">
        <w:rPr>
          <w:rFonts w:ascii="Arial" w:hAnsi="Arial" w:cs="Arial"/>
          <w:sz w:val="24"/>
        </w:rPr>
        <w:tab/>
        <w:t xml:space="preserve">Gao J, Chen J, Kramer M, Tsukamoto H, Zhang A-S, Enns CA. Interaction of the hereditary hemochromatosis protein HFE with transferrin receptor 2 is required for transferrin-induced hepcidin expression. Cell Metab. 2009 Mar;9(3):217–27.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4. </w:t>
      </w:r>
      <w:r w:rsidRPr="00302F21">
        <w:rPr>
          <w:rFonts w:ascii="Arial" w:hAnsi="Arial" w:cs="Arial"/>
          <w:sz w:val="24"/>
        </w:rPr>
        <w:tab/>
        <w:t xml:space="preserve">Pietrangelo A. Hereditary hemochromatosis: pathogenesis, diagnosis, and treatment. Gastroenterology. 2010 Aug;139(2):393–408, 408.e1-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5. </w:t>
      </w:r>
      <w:r w:rsidRPr="00302F21">
        <w:rPr>
          <w:rFonts w:ascii="Arial" w:hAnsi="Arial" w:cs="Arial"/>
          <w:sz w:val="24"/>
        </w:rPr>
        <w:tab/>
        <w:t xml:space="preserve">Costa-Matos L, Batista P, Monteiro N, Simões M, Egas C, Pereira J, et al. Liver hepcidin mRNA expression is inappropriately low in alcoholic patients compared with healthy controls. Eur J Gastroenterol Hepatol. 2012 Oct;24(10):1158–6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6. </w:t>
      </w:r>
      <w:r w:rsidRPr="00302F21">
        <w:rPr>
          <w:rFonts w:ascii="Arial" w:hAnsi="Arial" w:cs="Arial"/>
          <w:sz w:val="24"/>
        </w:rPr>
        <w:tab/>
        <w:t xml:space="preserve">Fujita N, Takei Y. Iron overload in nonalcoholic steatohepatitis. Adv Clin Chem. 2011;55:105–3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7. </w:t>
      </w:r>
      <w:r w:rsidRPr="00302F21">
        <w:rPr>
          <w:rFonts w:ascii="Arial" w:hAnsi="Arial" w:cs="Arial"/>
          <w:sz w:val="24"/>
        </w:rPr>
        <w:tab/>
        <w:t xml:space="preserve">Hörl WH, Schmidt A. Low hepcidin triggers hepatic iron accumulation in patients with hepatitis C. Nephrol Dial Transplant Off Publ Eur Dial Transpl Assoc - Eur Ren Assoc. 2014 Jun;29(6):1141–4.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8. </w:t>
      </w:r>
      <w:r w:rsidRPr="00302F21">
        <w:rPr>
          <w:rFonts w:ascii="Arial" w:hAnsi="Arial" w:cs="Arial"/>
          <w:sz w:val="24"/>
        </w:rPr>
        <w:tab/>
        <w:t xml:space="preserve">Nelson JE, Klintworth H, Kowdley KV. Iron metabolism in Nonalcoholic Fatty Liver Disease. Curr Gastroenterol Rep. 2012 Feb;14(1):8–1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9. </w:t>
      </w:r>
      <w:r w:rsidRPr="00302F21">
        <w:rPr>
          <w:rFonts w:ascii="Arial" w:hAnsi="Arial" w:cs="Arial"/>
          <w:sz w:val="24"/>
        </w:rPr>
        <w:tab/>
        <w:t xml:space="preserve">Cichoż-Lach H, Michalak A. Oxidative stress as a crucial factor in liver diseases. World J Gastroenterol WJG. 2014 Jul 7;20(25):8082–91.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0. </w:t>
      </w:r>
      <w:r w:rsidRPr="00302F21">
        <w:rPr>
          <w:rFonts w:ascii="Arial" w:hAnsi="Arial" w:cs="Arial"/>
          <w:sz w:val="24"/>
        </w:rPr>
        <w:tab/>
        <w:t xml:space="preserve">Mehta K, Busbridge M, Renshaw D, Evans RW, Farnaud S, Patel VB. Characterization of hepcidin response to holotransferrin in novel recombinant TfR1 HepG2 cells. Blood Cells Mol Dis. 2016 Oct;61:37–4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1. </w:t>
      </w:r>
      <w:r w:rsidRPr="00302F21">
        <w:rPr>
          <w:rFonts w:ascii="Arial" w:hAnsi="Arial" w:cs="Arial"/>
          <w:sz w:val="24"/>
        </w:rPr>
        <w:tab/>
        <w:t xml:space="preserve">Jacolot S, Férec C, Mura C. Iron responses in hepatic, intestinal and macrophage/monocyte cell lines under different culture conditions. Blood Cells Mol Dis. 2008 Aug;41(1):100–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2. </w:t>
      </w:r>
      <w:r w:rsidRPr="00302F21">
        <w:rPr>
          <w:rFonts w:ascii="Arial" w:hAnsi="Arial" w:cs="Arial"/>
          <w:sz w:val="24"/>
        </w:rPr>
        <w:tab/>
        <w:t xml:space="preserve">Rapisarda C, Puppi J, Hughes RD, Dhawan A, Farnaud S, Evans RW, et al. Transferrin receptor 2 is crucial for iron sensing in human hepatocytes. Am J Physiol Gastrointest Liver Physiol. 2010 Sep;299(3):G778-78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3. </w:t>
      </w:r>
      <w:r w:rsidRPr="00302F21">
        <w:rPr>
          <w:rFonts w:ascii="Arial" w:hAnsi="Arial" w:cs="Arial"/>
          <w:sz w:val="24"/>
        </w:rPr>
        <w:tab/>
        <w:t xml:space="preserve">Gehrke SG, Kulaksiz H, Herrmann T, Riedel H-D, Bents K, Veltkamp C, et al. Expression of hepcidin in hereditary hemochromatosis: evidence for a regulation in response to the serum transferrin saturation and to non-transferrin-bound iron. Blood. 2003 Jul 1;102(1):371–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4. </w:t>
      </w:r>
      <w:r w:rsidRPr="00302F21">
        <w:rPr>
          <w:rFonts w:ascii="Arial" w:hAnsi="Arial" w:cs="Arial"/>
          <w:sz w:val="24"/>
        </w:rPr>
        <w:tab/>
        <w:t xml:space="preserve">Riemer J, Hoepken HH, Czerwinska H, Robinson SR, Dringen R. Colorimetric ferrozine-based assay for the quantitation of iron in cultured cells. Anal Biochem. 2004 Aug 15;331(2):370–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5. </w:t>
      </w:r>
      <w:r w:rsidRPr="00302F21">
        <w:rPr>
          <w:rFonts w:ascii="Arial" w:hAnsi="Arial" w:cs="Arial"/>
          <w:sz w:val="24"/>
        </w:rPr>
        <w:tab/>
        <w:t xml:space="preserve">Mehta K, Greenwell P, Renshaw D, Busbridge M, Garcia M, Farnaud S, et al. Characterisation of hepcidin response to holotransferrin treatment in CHO TRVb-1 cells. Blood Cells Mol Dis. 2015 Aug;55(2):110–8.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16. </w:t>
      </w:r>
      <w:r w:rsidRPr="00302F21">
        <w:rPr>
          <w:rFonts w:ascii="Arial" w:hAnsi="Arial" w:cs="Arial"/>
          <w:sz w:val="24"/>
        </w:rPr>
        <w:tab/>
        <w:t xml:space="preserve">Livak KJ, Schmittgen TD. Analysis of relative gene expression data using real-time quantitative PCR and the 2(-Delta Delta C(T)) Method. Methods San Diego Calif. 2001 Dec;25(4):402–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7. </w:t>
      </w:r>
      <w:r w:rsidRPr="00302F21">
        <w:rPr>
          <w:rFonts w:ascii="Arial" w:hAnsi="Arial" w:cs="Arial"/>
          <w:sz w:val="24"/>
        </w:rPr>
        <w:tab/>
        <w:t xml:space="preserve">Pigeon C, Ilyin G, Courselaud B, Leroyer P, Turlin B, Brissot P, et al. A new mouse liver-specific gene, encoding a protein homologous to human antimicrobial peptide hepcidin, is overexpressed during iron overload. J Biol Chem. 2001 Mar 16;276(11):7811–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8. </w:t>
      </w:r>
      <w:r w:rsidRPr="00302F21">
        <w:rPr>
          <w:rFonts w:ascii="Arial" w:hAnsi="Arial" w:cs="Arial"/>
          <w:sz w:val="24"/>
        </w:rPr>
        <w:tab/>
        <w:t xml:space="preserve">Park CH, Valore EV, Waring AJ, Ganz T. Hepcidin, a urinary antimicrobial peptide synthesized in the liver. J Biol Chem. 2001 Mar 16;276(11):7806–10.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9. </w:t>
      </w:r>
      <w:r w:rsidRPr="00302F21">
        <w:rPr>
          <w:rFonts w:ascii="Arial" w:hAnsi="Arial" w:cs="Arial"/>
          <w:sz w:val="24"/>
        </w:rPr>
        <w:tab/>
        <w:t xml:space="preserve">Jacolot S, Yang Y, Paitry P, Férec C, Mura C. Iron metabolism in macrophages from HFE hemochromatosis patients. Mol Genet Metab. 2010 Nov;101(2–3):258–67.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0. </w:t>
      </w:r>
      <w:r w:rsidRPr="00302F21">
        <w:rPr>
          <w:rFonts w:ascii="Arial" w:hAnsi="Arial" w:cs="Arial"/>
          <w:sz w:val="24"/>
        </w:rPr>
        <w:tab/>
        <w:t xml:space="preserve">Bridle KR, Frazer DM, Wilkins SJ, Dixon JL, Purdie DM, Crawford DHG, et al. Disrupted hepcidin regulation in HFE-associated haemochromatosis and the liver as a regulator of body iron homoeostasis. Lancet Lond Engl. 2003 Feb 22;361(9358):669–7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1. </w:t>
      </w:r>
      <w:r w:rsidRPr="00302F21">
        <w:rPr>
          <w:rFonts w:ascii="Arial" w:hAnsi="Arial" w:cs="Arial"/>
          <w:sz w:val="24"/>
        </w:rPr>
        <w:tab/>
        <w:t xml:space="preserve">Schmidt PJ, Fleming MD. Transgenic HFE-dependent induction of hepcidin in mice does not require transferrin receptor-2. Am J Hematol. 2012 Jun;87(6):588–9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2. </w:t>
      </w:r>
      <w:r w:rsidRPr="00302F21">
        <w:rPr>
          <w:rFonts w:ascii="Arial" w:hAnsi="Arial" w:cs="Arial"/>
          <w:sz w:val="24"/>
        </w:rPr>
        <w:tab/>
        <w:t xml:space="preserve">Schmidt PJ, Toran PT, Giannetti AM, Bjorkman PJ, Andrews NC. The transferrin receptor modulates Hfe-dependent regulation of hepcidin expression. Cell Metab. 2008 Mar;7(3):205–14.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3. </w:t>
      </w:r>
      <w:r w:rsidRPr="00302F21">
        <w:rPr>
          <w:rFonts w:ascii="Arial" w:hAnsi="Arial" w:cs="Arial"/>
          <w:sz w:val="24"/>
        </w:rPr>
        <w:tab/>
        <w:t xml:space="preserve">Rossi E. Hepcidin - the Iron Regulatory Hormone. Clin Biochem Rev. 2005 Aug;26(3):47–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4. </w:t>
      </w:r>
      <w:r w:rsidRPr="00302F21">
        <w:rPr>
          <w:rFonts w:ascii="Arial" w:hAnsi="Arial" w:cs="Arial"/>
          <w:sz w:val="24"/>
        </w:rPr>
        <w:tab/>
        <w:t xml:space="preserve">Muckenthaler MU, Galy B, Hentze MW. Systemic iron homeostasis and the iron-responsive element/iron-regulatory protein (IRE/IRP) regulatory network. Annu Rev Nutr. 2008;28:197–21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5. </w:t>
      </w:r>
      <w:r w:rsidRPr="00302F21">
        <w:rPr>
          <w:rFonts w:ascii="Arial" w:hAnsi="Arial" w:cs="Arial"/>
          <w:sz w:val="24"/>
        </w:rPr>
        <w:tab/>
        <w:t xml:space="preserve">Casey JL, Hentze MW, Koeller DM, Caughman SW, Rouault TA, Klausner RD, et al. Iron-responsive elements: regulatory RNA sequences that control mRNA levels and translation. Science. 1988 May 13;240(4854):924–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6. </w:t>
      </w:r>
      <w:r w:rsidRPr="00302F21">
        <w:rPr>
          <w:rFonts w:ascii="Arial" w:hAnsi="Arial" w:cs="Arial"/>
          <w:sz w:val="24"/>
        </w:rPr>
        <w:tab/>
        <w:t xml:space="preserve">Moretti D, Goede JS, Zeder C, Jiskra M, Chatzinakou V, Tjalsma H, et al. Oral iron supplements increase hepcidin and decrease iron absorption from daily or twice-daily doses in iron-depleted young women. Blood. 2015 Oct 22;126(17):1981–9.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27. </w:t>
      </w:r>
      <w:r w:rsidRPr="00302F21">
        <w:rPr>
          <w:rFonts w:ascii="Arial" w:hAnsi="Arial" w:cs="Arial"/>
          <w:sz w:val="24"/>
        </w:rPr>
        <w:tab/>
        <w:t xml:space="preserve">Girelli D, Trombini P, Busti F, Campostrini N, Sandri M, Pelucchi S, et al. A time course of hepcidin response to iron challenge in patients with HFE and TFR2 hemochromatosis. Haematologica. 2011 Apr;96(4):500–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8. </w:t>
      </w:r>
      <w:r w:rsidRPr="00302F21">
        <w:rPr>
          <w:rFonts w:ascii="Arial" w:hAnsi="Arial" w:cs="Arial"/>
          <w:sz w:val="24"/>
        </w:rPr>
        <w:tab/>
        <w:t xml:space="preserve">Rorsman P, Braun M. Regulation of insulin secretion in human pancreatic islets. Annu Rev Physiol. 2013;75:155–7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9. </w:t>
      </w:r>
      <w:r w:rsidRPr="00302F21">
        <w:rPr>
          <w:rFonts w:ascii="Arial" w:hAnsi="Arial" w:cs="Arial"/>
          <w:sz w:val="24"/>
        </w:rPr>
        <w:tab/>
        <w:t xml:space="preserve">Bridle K, Cheung T-K, Murphy T, Walters M, Anderson G, Crawford DG, et al. Hepcidin is down-regulated in alcoholic liver injury: implications for the pathogenesis of alcoholic liver disease. Alcohol Clin Exp Res. 2006 Jan;30(1):106–1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30. </w:t>
      </w:r>
      <w:r w:rsidRPr="00302F21">
        <w:rPr>
          <w:rFonts w:ascii="Arial" w:hAnsi="Arial" w:cs="Arial"/>
          <w:sz w:val="24"/>
        </w:rPr>
        <w:tab/>
        <w:t xml:space="preserve">Fujita N, Sugimoto R, Takeo M, Urawa N, Mifuji R, Tanaka H, et al. Hepcidin expression in the liver: relatively low level in patients with chronic hepatitis C. Mol Med Camb Mass. 2007 Feb;13(1–2):97–104. </w:t>
      </w:r>
    </w:p>
    <w:p w:rsidR="00667ACC" w:rsidRPr="00302F21" w:rsidRDefault="002A0DD7" w:rsidP="004D0A95">
      <w:pPr>
        <w:spacing w:after="0" w:line="360" w:lineRule="auto"/>
        <w:ind w:right="584"/>
        <w:rPr>
          <w:rFonts w:ascii="Arial" w:hAnsi="Arial" w:cs="Arial"/>
          <w:sz w:val="24"/>
          <w:szCs w:val="24"/>
          <w:lang w:val="en-US"/>
        </w:rPr>
      </w:pPr>
      <w:r w:rsidRPr="00302F21">
        <w:rPr>
          <w:rFonts w:ascii="Arial" w:hAnsi="Arial" w:cs="Arial"/>
          <w:sz w:val="24"/>
          <w:szCs w:val="24"/>
          <w:lang w:val="en-US"/>
        </w:rPr>
        <w:fldChar w:fldCharType="end"/>
      </w: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AB475D" w:rsidRPr="00302F21" w:rsidRDefault="00AB475D"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9938E4" w:rsidRPr="00302F21" w:rsidRDefault="00324E8F"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lastRenderedPageBreak/>
        <w:t xml:space="preserve">Figure </w:t>
      </w:r>
      <w:r w:rsidR="00EC693D" w:rsidRPr="00302F21">
        <w:rPr>
          <w:rFonts w:ascii="Arial" w:hAnsi="Arial" w:cs="Arial"/>
          <w:b/>
          <w:sz w:val="24"/>
          <w:szCs w:val="24"/>
          <w:lang w:val="en-US"/>
        </w:rPr>
        <w:t xml:space="preserve">Captions and </w:t>
      </w:r>
      <w:r w:rsidRPr="00302F21">
        <w:rPr>
          <w:rFonts w:ascii="Arial" w:hAnsi="Arial" w:cs="Arial"/>
          <w:b/>
          <w:sz w:val="24"/>
          <w:szCs w:val="24"/>
          <w:lang w:val="en-US"/>
        </w:rPr>
        <w:t>Legends</w:t>
      </w:r>
    </w:p>
    <w:p w:rsidR="00773014" w:rsidRPr="00302F21" w:rsidRDefault="00773014"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1 </w:t>
      </w:r>
      <w:r w:rsidR="004A5F12" w:rsidRPr="00302F21">
        <w:rPr>
          <w:rFonts w:ascii="Arial" w:hAnsi="Arial" w:cs="Arial"/>
          <w:b/>
          <w:sz w:val="24"/>
          <w:szCs w:val="24"/>
          <w:lang w:val="en-US"/>
        </w:rPr>
        <w:t>Effects of holo-Tf supplementation in Wt HepG2 cells</w:t>
      </w:r>
    </w:p>
    <w:p w:rsidR="004A5F12" w:rsidRPr="00302F21" w:rsidRDefault="004A5F12" w:rsidP="004D0A95">
      <w:pPr>
        <w:spacing w:after="0" w:line="360" w:lineRule="auto"/>
        <w:rPr>
          <w:rFonts w:ascii="Arial" w:hAnsi="Arial" w:cs="Arial"/>
          <w:sz w:val="24"/>
          <w:szCs w:val="24"/>
          <w:lang w:val="en-US"/>
        </w:rPr>
      </w:pPr>
      <w:r w:rsidRPr="00302F21">
        <w:rPr>
          <w:rFonts w:ascii="Arial" w:hAnsi="Arial" w:cs="Arial"/>
          <w:sz w:val="24"/>
          <w:szCs w:val="24"/>
          <w:lang w:val="en-US"/>
        </w:rPr>
        <w:t>Wt</w:t>
      </w:r>
      <w:r w:rsidR="00773014" w:rsidRPr="00302F21">
        <w:rPr>
          <w:rFonts w:ascii="Arial" w:hAnsi="Arial" w:cs="Arial"/>
          <w:sz w:val="24"/>
          <w:szCs w:val="24"/>
          <w:lang w:val="en-US"/>
        </w:rPr>
        <w:t xml:space="preserve">HepG2 cells were treated with holo-Tf for 6 h. </w:t>
      </w:r>
      <w:r w:rsidRPr="00302F21">
        <w:rPr>
          <w:rFonts w:ascii="Arial" w:hAnsi="Arial" w:cs="Arial"/>
          <w:sz w:val="24"/>
          <w:szCs w:val="24"/>
          <w:lang w:val="en-US"/>
        </w:rPr>
        <w:t>Following the treatment, i</w:t>
      </w:r>
      <w:r w:rsidR="00773014" w:rsidRPr="00302F21">
        <w:rPr>
          <w:rFonts w:ascii="Arial" w:hAnsi="Arial" w:cs="Arial"/>
          <w:sz w:val="24"/>
          <w:szCs w:val="24"/>
          <w:lang w:val="en-US"/>
        </w:rPr>
        <w:t>ntracellular iron levels were measured</w:t>
      </w:r>
      <w:r w:rsidRPr="00302F21">
        <w:rPr>
          <w:rFonts w:ascii="Arial" w:hAnsi="Arial" w:cs="Arial"/>
          <w:sz w:val="24"/>
          <w:szCs w:val="24"/>
          <w:lang w:val="en-US"/>
        </w:rPr>
        <w:t xml:space="preserve"> a</w:t>
      </w:r>
      <w:r w:rsidR="009E2F26" w:rsidRPr="00302F21">
        <w:rPr>
          <w:rFonts w:ascii="Arial" w:hAnsi="Arial" w:cs="Arial"/>
          <w:sz w:val="24"/>
          <w:szCs w:val="24"/>
          <w:lang w:val="en-US"/>
        </w:rPr>
        <w:t>nd expressed per mg protein (a</w:t>
      </w:r>
      <w:r w:rsidR="00374E18" w:rsidRPr="00302F21">
        <w:rPr>
          <w:rFonts w:ascii="Arial" w:hAnsi="Arial" w:cs="Arial"/>
          <w:sz w:val="24"/>
          <w:szCs w:val="24"/>
          <w:lang w:val="en-US"/>
        </w:rPr>
        <w:t xml:space="preserve">). </w:t>
      </w:r>
      <w:r w:rsidRPr="00302F21">
        <w:rPr>
          <w:rFonts w:ascii="Arial" w:hAnsi="Arial" w:cs="Arial"/>
          <w:i/>
          <w:sz w:val="24"/>
          <w:szCs w:val="24"/>
          <w:lang w:val="en-US"/>
        </w:rPr>
        <w:t>HFE</w:t>
      </w:r>
      <w:r w:rsidR="009E2F26" w:rsidRPr="00302F21">
        <w:rPr>
          <w:rFonts w:ascii="Arial" w:hAnsi="Arial" w:cs="Arial"/>
          <w:sz w:val="24"/>
          <w:szCs w:val="24"/>
          <w:lang w:val="en-US"/>
        </w:rPr>
        <w:t xml:space="preserve"> (b</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009E2F26" w:rsidRPr="00302F21">
        <w:rPr>
          <w:rFonts w:ascii="Arial" w:hAnsi="Arial" w:cs="Arial"/>
          <w:sz w:val="24"/>
          <w:szCs w:val="24"/>
          <w:lang w:val="en-US"/>
        </w:rPr>
        <w:t xml:space="preserve"> (c</w:t>
      </w:r>
      <w:r w:rsidRPr="00302F21">
        <w:rPr>
          <w:rFonts w:ascii="Arial" w:hAnsi="Arial" w:cs="Arial"/>
          <w:sz w:val="24"/>
          <w:szCs w:val="24"/>
          <w:lang w:val="en-US"/>
        </w:rPr>
        <w:t>) mRNA expression</w:t>
      </w:r>
      <w:r w:rsidR="004229FA" w:rsidRPr="00302F21">
        <w:rPr>
          <w:rFonts w:ascii="Arial" w:hAnsi="Arial" w:cs="Arial"/>
          <w:sz w:val="24"/>
          <w:szCs w:val="24"/>
          <w:lang w:val="en-US"/>
        </w:rPr>
        <w:t>s</w:t>
      </w:r>
      <w:r w:rsidRPr="00302F21">
        <w:rPr>
          <w:rFonts w:ascii="Arial" w:hAnsi="Arial" w:cs="Arial"/>
          <w:sz w:val="24"/>
          <w:szCs w:val="24"/>
          <w:lang w:val="en-US"/>
        </w:rPr>
        <w:t xml:space="preserve"> was assessed and expressed relative to untreated (0 g/L) cells. Data</w:t>
      </w:r>
      <w:r w:rsidR="00773014" w:rsidRPr="00302F21">
        <w:rPr>
          <w:rFonts w:ascii="Arial" w:hAnsi="Arial" w:cs="Arial"/>
          <w:sz w:val="24"/>
          <w:szCs w:val="24"/>
          <w:lang w:val="en-US"/>
        </w:rPr>
        <w:t xml:space="preserve"> is presented as mean ± SEM (n=3). </w:t>
      </w:r>
      <w:r w:rsidRPr="00302F21">
        <w:rPr>
          <w:rFonts w:ascii="Arial" w:hAnsi="Arial" w:cs="Arial"/>
          <w:sz w:val="24"/>
          <w:szCs w:val="24"/>
          <w:lang w:val="en-US"/>
        </w:rPr>
        <w:t>*p&lt;=0.05 compared to untreated (0 g/L) controls.</w:t>
      </w:r>
    </w:p>
    <w:p w:rsidR="00773014" w:rsidRPr="00302F21" w:rsidRDefault="00773014" w:rsidP="004D0A95">
      <w:pPr>
        <w:spacing w:after="0" w:line="360" w:lineRule="auto"/>
        <w:ind w:right="17"/>
        <w:rPr>
          <w:rFonts w:ascii="Arial" w:hAnsi="Arial" w:cs="Arial"/>
          <w:sz w:val="24"/>
          <w:szCs w:val="24"/>
          <w:lang w:val="en-US"/>
        </w:rPr>
      </w:pPr>
    </w:p>
    <w:p w:rsidR="0044737E" w:rsidRPr="00302F21" w:rsidRDefault="0044737E"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w:t>
      </w:r>
      <w:r w:rsidR="00773014" w:rsidRPr="00302F21">
        <w:rPr>
          <w:rFonts w:ascii="Arial" w:hAnsi="Arial" w:cs="Arial"/>
          <w:b/>
          <w:sz w:val="24"/>
          <w:szCs w:val="24"/>
          <w:lang w:val="en-US"/>
        </w:rPr>
        <w:t>2</w:t>
      </w:r>
      <w:r w:rsidR="004229FA" w:rsidRPr="00302F21">
        <w:rPr>
          <w:rFonts w:ascii="Arial" w:hAnsi="Arial" w:cs="Arial"/>
          <w:b/>
          <w:sz w:val="24"/>
          <w:szCs w:val="24"/>
          <w:lang w:val="en-US"/>
        </w:rPr>
        <w:t>Effects of holo-Tf supplementation in rec-TfR1 HepG2 cells</w:t>
      </w:r>
    </w:p>
    <w:p w:rsidR="004229FA" w:rsidRPr="00302F21" w:rsidRDefault="004229FA" w:rsidP="004D0A95">
      <w:pPr>
        <w:spacing w:after="0" w:line="360" w:lineRule="auto"/>
        <w:rPr>
          <w:rFonts w:ascii="Arial" w:hAnsi="Arial" w:cs="Arial"/>
          <w:sz w:val="24"/>
          <w:szCs w:val="24"/>
          <w:lang w:val="en-US"/>
        </w:rPr>
      </w:pPr>
      <w:r w:rsidRPr="00302F21">
        <w:rPr>
          <w:rFonts w:ascii="Arial" w:hAnsi="Arial" w:cs="Arial"/>
          <w:sz w:val="24"/>
          <w:szCs w:val="24"/>
          <w:lang w:val="en-US"/>
        </w:rPr>
        <w:t>Rec-TfR1 HepG2 cells were treated with holo-Tf for 6 h. Following the treatment, intracellular iron levels were measured an</w:t>
      </w:r>
      <w:r w:rsidR="009E2F26" w:rsidRPr="00302F21">
        <w:rPr>
          <w:rFonts w:ascii="Arial" w:hAnsi="Arial" w:cs="Arial"/>
          <w:sz w:val="24"/>
          <w:szCs w:val="24"/>
          <w:lang w:val="en-US"/>
        </w:rPr>
        <w:t>d expressed per mg protein (a</w:t>
      </w:r>
      <w:r w:rsidR="00374E18" w:rsidRPr="00302F21">
        <w:rPr>
          <w:rFonts w:ascii="Arial" w:hAnsi="Arial" w:cs="Arial"/>
          <w:sz w:val="24"/>
          <w:szCs w:val="24"/>
          <w:lang w:val="en-US"/>
        </w:rPr>
        <w:t xml:space="preserve">). </w:t>
      </w:r>
      <w:r w:rsidRPr="00302F21">
        <w:rPr>
          <w:rFonts w:ascii="Arial" w:hAnsi="Arial" w:cs="Arial"/>
          <w:i/>
          <w:sz w:val="24"/>
          <w:szCs w:val="24"/>
          <w:lang w:val="en-US"/>
        </w:rPr>
        <w:t>HFE</w:t>
      </w:r>
      <w:r w:rsidR="009E2F26" w:rsidRPr="00302F21">
        <w:rPr>
          <w:rFonts w:ascii="Arial" w:hAnsi="Arial" w:cs="Arial"/>
          <w:sz w:val="24"/>
          <w:szCs w:val="24"/>
          <w:lang w:val="en-US"/>
        </w:rPr>
        <w:t xml:space="preserve"> (b</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009E2F26" w:rsidRPr="00302F21">
        <w:rPr>
          <w:rFonts w:ascii="Arial" w:hAnsi="Arial" w:cs="Arial"/>
          <w:sz w:val="24"/>
          <w:szCs w:val="24"/>
          <w:lang w:val="en-US"/>
        </w:rPr>
        <w:t xml:space="preserve"> (c</w:t>
      </w:r>
      <w:r w:rsidRPr="00302F21">
        <w:rPr>
          <w:rFonts w:ascii="Arial" w:hAnsi="Arial" w:cs="Arial"/>
          <w:sz w:val="24"/>
          <w:szCs w:val="24"/>
          <w:lang w:val="en-US"/>
        </w:rPr>
        <w:t xml:space="preserve">) mRNA expressions was assessed and expressed relative to untreated (0 g/L) cells. Data is presented as mean ± SEM (n=3). *p&lt;0.03, **p&lt;0.01 and </w:t>
      </w:r>
      <w:r w:rsidRPr="00302F21">
        <w:rPr>
          <w:rFonts w:ascii="Arial" w:hAnsi="Arial" w:cs="Arial"/>
          <w:sz w:val="24"/>
          <w:szCs w:val="24"/>
          <w:vertAlign w:val="superscript"/>
          <w:lang w:val="en-US"/>
        </w:rPr>
        <w:t>#</w:t>
      </w:r>
      <w:r w:rsidRPr="00302F21">
        <w:rPr>
          <w:rFonts w:ascii="Arial" w:hAnsi="Arial" w:cs="Arial"/>
          <w:sz w:val="24"/>
          <w:szCs w:val="24"/>
          <w:lang w:val="en-US"/>
        </w:rPr>
        <w:t xml:space="preserve">p=0.07 compared to untreated (0 g/L) controls. </w:t>
      </w:r>
      <w:r w:rsidR="000E3C81" w:rsidRPr="00302F21">
        <w:rPr>
          <w:rFonts w:ascii="Arial" w:hAnsi="Arial" w:cs="Arial"/>
          <w:sz w:val="24"/>
          <w:szCs w:val="24"/>
          <w:lang w:val="en-US"/>
        </w:rPr>
        <w:t xml:space="preserve">^p&lt;0.03 compared to 2 g/L treatment. </w:t>
      </w:r>
    </w:p>
    <w:p w:rsidR="004229FA" w:rsidRPr="00302F21" w:rsidRDefault="004229FA" w:rsidP="004D0A95">
      <w:pPr>
        <w:spacing w:after="0" w:line="360" w:lineRule="auto"/>
        <w:ind w:right="584"/>
        <w:rPr>
          <w:rFonts w:ascii="Arial" w:hAnsi="Arial" w:cs="Arial"/>
          <w:b/>
          <w:sz w:val="24"/>
          <w:szCs w:val="24"/>
          <w:lang w:val="en-US"/>
        </w:rPr>
      </w:pPr>
    </w:p>
    <w:p w:rsidR="0044737E" w:rsidRPr="00302F21" w:rsidRDefault="0044737E"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w:t>
      </w:r>
      <w:r w:rsidR="00773014" w:rsidRPr="00302F21">
        <w:rPr>
          <w:rFonts w:ascii="Arial" w:hAnsi="Arial" w:cs="Arial"/>
          <w:b/>
          <w:sz w:val="24"/>
          <w:szCs w:val="24"/>
          <w:lang w:val="en-US"/>
        </w:rPr>
        <w:t>3</w:t>
      </w:r>
      <w:r w:rsidR="00185BA9" w:rsidRPr="00302F21">
        <w:rPr>
          <w:rFonts w:ascii="Arial" w:hAnsi="Arial" w:cs="Arial"/>
          <w:b/>
          <w:i/>
          <w:sz w:val="24"/>
          <w:szCs w:val="24"/>
          <w:lang w:val="en-US"/>
        </w:rPr>
        <w:t xml:space="preserve">HFE and </w:t>
      </w:r>
      <w:r w:rsidRPr="00302F21">
        <w:rPr>
          <w:rFonts w:ascii="Arial" w:hAnsi="Arial" w:cs="Arial"/>
          <w:b/>
          <w:i/>
          <w:sz w:val="24"/>
          <w:szCs w:val="24"/>
          <w:lang w:val="en-US"/>
        </w:rPr>
        <w:t xml:space="preserve">HAMP </w:t>
      </w:r>
      <w:r w:rsidRPr="00302F21">
        <w:rPr>
          <w:rFonts w:ascii="Arial" w:hAnsi="Arial" w:cs="Arial"/>
          <w:b/>
          <w:sz w:val="24"/>
          <w:szCs w:val="24"/>
          <w:lang w:val="en-US"/>
        </w:rPr>
        <w:t>mRNA expression</w:t>
      </w:r>
      <w:r w:rsidR="00185BA9" w:rsidRPr="00302F21">
        <w:rPr>
          <w:rFonts w:ascii="Arial" w:hAnsi="Arial" w:cs="Arial"/>
          <w:b/>
          <w:sz w:val="24"/>
          <w:szCs w:val="24"/>
          <w:lang w:val="en-US"/>
        </w:rPr>
        <w:t xml:space="preserve">s in </w:t>
      </w:r>
      <w:r w:rsidR="00BB7C7D" w:rsidRPr="00302F21">
        <w:rPr>
          <w:rFonts w:ascii="Arial" w:hAnsi="Arial" w:cs="Arial"/>
          <w:b/>
          <w:sz w:val="24"/>
          <w:szCs w:val="24"/>
          <w:lang w:val="en-US"/>
        </w:rPr>
        <w:t xml:space="preserve">rec-TfR1 HepG2 </w:t>
      </w:r>
      <w:r w:rsidR="00185BA9" w:rsidRPr="00302F21">
        <w:rPr>
          <w:rFonts w:ascii="Arial" w:hAnsi="Arial" w:cs="Arial"/>
          <w:b/>
          <w:sz w:val="24"/>
          <w:szCs w:val="24"/>
          <w:lang w:val="en-US"/>
        </w:rPr>
        <w:t xml:space="preserve">cells </w:t>
      </w:r>
      <w:r w:rsidR="00331479" w:rsidRPr="00302F21">
        <w:rPr>
          <w:rFonts w:ascii="Arial" w:hAnsi="Arial" w:cs="Arial"/>
          <w:b/>
          <w:sz w:val="24"/>
          <w:szCs w:val="24"/>
          <w:lang w:val="en-US"/>
        </w:rPr>
        <w:t>relative to Wt</w:t>
      </w:r>
      <w:r w:rsidR="00971B6B" w:rsidRPr="00302F21">
        <w:rPr>
          <w:rFonts w:ascii="Arial" w:hAnsi="Arial" w:cs="Arial"/>
          <w:b/>
          <w:sz w:val="24"/>
          <w:szCs w:val="24"/>
          <w:lang w:val="en-US"/>
        </w:rPr>
        <w:t xml:space="preserve">HepG2 cells </w:t>
      </w:r>
    </w:p>
    <w:p w:rsidR="00773014" w:rsidRPr="00302F21" w:rsidRDefault="00BB7C7D"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The mRNA expressions of </w:t>
      </w:r>
      <w:r w:rsidRPr="00302F21">
        <w:rPr>
          <w:rFonts w:ascii="Arial" w:hAnsi="Arial" w:cs="Arial"/>
          <w:i/>
          <w:sz w:val="24"/>
          <w:szCs w:val="24"/>
          <w:lang w:val="en-US"/>
        </w:rPr>
        <w:t>HFE</w:t>
      </w:r>
      <w:r w:rsidRPr="00302F21">
        <w:rPr>
          <w:rFonts w:ascii="Arial" w:hAnsi="Arial" w:cs="Arial"/>
          <w:sz w:val="24"/>
          <w:szCs w:val="24"/>
          <w:lang w:val="en-US"/>
        </w:rPr>
        <w:t xml:space="preserve"> (</w:t>
      </w:r>
      <w:r w:rsidR="009E2F26" w:rsidRPr="00302F21">
        <w:rPr>
          <w:rFonts w:ascii="Arial" w:hAnsi="Arial" w:cs="Arial"/>
          <w:sz w:val="24"/>
          <w:szCs w:val="24"/>
          <w:lang w:val="en-US"/>
        </w:rPr>
        <w:t>a</w:t>
      </w:r>
      <w:r w:rsidRPr="00302F21">
        <w:rPr>
          <w:rFonts w:ascii="Arial" w:hAnsi="Arial" w:cs="Arial"/>
          <w:sz w:val="24"/>
          <w:szCs w:val="24"/>
          <w:lang w:val="en-US"/>
        </w:rPr>
        <w:t xml:space="preserve">) and </w:t>
      </w:r>
      <w:r w:rsidRPr="00302F21">
        <w:rPr>
          <w:rFonts w:ascii="Arial" w:hAnsi="Arial" w:cs="Arial"/>
          <w:i/>
          <w:sz w:val="24"/>
          <w:szCs w:val="24"/>
          <w:lang w:val="en-US"/>
        </w:rPr>
        <w:t xml:space="preserve">HAMP </w:t>
      </w:r>
      <w:r w:rsidRPr="00302F21">
        <w:rPr>
          <w:rFonts w:ascii="Arial" w:hAnsi="Arial" w:cs="Arial"/>
          <w:sz w:val="24"/>
          <w:szCs w:val="24"/>
          <w:lang w:val="en-US"/>
        </w:rPr>
        <w:t>(</w:t>
      </w:r>
      <w:r w:rsidR="009E2F26" w:rsidRPr="00302F21">
        <w:rPr>
          <w:rFonts w:ascii="Arial" w:hAnsi="Arial" w:cs="Arial"/>
          <w:sz w:val="24"/>
          <w:szCs w:val="24"/>
          <w:lang w:val="en-US"/>
        </w:rPr>
        <w:t>b</w:t>
      </w:r>
      <w:r w:rsidRPr="00302F21">
        <w:rPr>
          <w:rFonts w:ascii="Arial" w:hAnsi="Arial" w:cs="Arial"/>
          <w:sz w:val="24"/>
          <w:szCs w:val="24"/>
          <w:lang w:val="en-US"/>
        </w:rPr>
        <w:t>) in the recombinant cells were</w:t>
      </w:r>
      <w:r w:rsidR="00331479" w:rsidRPr="00302F21">
        <w:rPr>
          <w:rFonts w:ascii="Arial" w:hAnsi="Arial" w:cs="Arial"/>
          <w:sz w:val="24"/>
          <w:szCs w:val="24"/>
          <w:lang w:val="en-US"/>
        </w:rPr>
        <w:t xml:space="preserve"> expressed relative to Wt</w:t>
      </w:r>
      <w:r w:rsidR="00971B6B" w:rsidRPr="00302F21">
        <w:rPr>
          <w:rFonts w:ascii="Arial" w:hAnsi="Arial" w:cs="Arial"/>
          <w:sz w:val="24"/>
          <w:szCs w:val="24"/>
          <w:lang w:val="en-US"/>
        </w:rPr>
        <w:t xml:space="preserve">HepG2 cells </w:t>
      </w:r>
      <w:r w:rsidR="00331479" w:rsidRPr="00302F21">
        <w:rPr>
          <w:rFonts w:ascii="Arial" w:hAnsi="Arial" w:cs="Arial"/>
          <w:sz w:val="24"/>
          <w:szCs w:val="24"/>
          <w:lang w:val="en-US"/>
        </w:rPr>
        <w:t xml:space="preserve">under </w:t>
      </w:r>
      <w:r w:rsidRPr="00302F21">
        <w:rPr>
          <w:rFonts w:ascii="Arial" w:hAnsi="Arial" w:cs="Arial"/>
          <w:sz w:val="24"/>
          <w:szCs w:val="24"/>
          <w:lang w:val="en-US"/>
        </w:rPr>
        <w:t>untreated conditions at the 6 h time point.</w:t>
      </w:r>
      <w:r w:rsidR="0044737E" w:rsidRPr="00302F21">
        <w:rPr>
          <w:rFonts w:ascii="Arial" w:hAnsi="Arial" w:cs="Arial"/>
          <w:sz w:val="24"/>
          <w:szCs w:val="24"/>
          <w:lang w:val="en-US"/>
        </w:rPr>
        <w:t>Data is presented as mean ± SEM (n=3). *p&lt;</w:t>
      </w:r>
      <w:r w:rsidR="00971B6B" w:rsidRPr="00302F21">
        <w:rPr>
          <w:rFonts w:ascii="Arial" w:hAnsi="Arial" w:cs="Arial"/>
          <w:sz w:val="24"/>
          <w:szCs w:val="24"/>
          <w:lang w:val="en-US"/>
        </w:rPr>
        <w:t>=</w:t>
      </w:r>
      <w:r w:rsidR="0044737E" w:rsidRPr="00302F21">
        <w:rPr>
          <w:rFonts w:ascii="Arial" w:hAnsi="Arial" w:cs="Arial"/>
          <w:sz w:val="24"/>
          <w:szCs w:val="24"/>
          <w:lang w:val="en-US"/>
        </w:rPr>
        <w:t>0.05 compared to</w:t>
      </w:r>
      <w:r w:rsidR="00971B6B" w:rsidRPr="00302F21">
        <w:rPr>
          <w:rFonts w:ascii="Arial" w:hAnsi="Arial" w:cs="Arial"/>
          <w:sz w:val="24"/>
          <w:szCs w:val="24"/>
          <w:lang w:val="en-US"/>
        </w:rPr>
        <w:t>WtHepG2 cells</w:t>
      </w:r>
      <w:r w:rsidR="0044737E" w:rsidRPr="00302F21">
        <w:rPr>
          <w:rFonts w:ascii="Arial" w:hAnsi="Arial" w:cs="Arial"/>
          <w:sz w:val="24"/>
          <w:szCs w:val="24"/>
          <w:lang w:val="en-US"/>
        </w:rPr>
        <w:t>.</w:t>
      </w: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54572C" w:rsidRPr="00302F21" w:rsidRDefault="0054572C" w:rsidP="0054572C">
      <w:pPr>
        <w:spacing w:after="0" w:line="240" w:lineRule="auto"/>
        <w:rPr>
          <w:rFonts w:ascii="Arial" w:hAnsi="Arial" w:cs="Arial"/>
          <w:b/>
          <w:sz w:val="24"/>
          <w:szCs w:val="24"/>
        </w:rPr>
      </w:pPr>
      <w:r w:rsidRPr="00302F21">
        <w:rPr>
          <w:rFonts w:ascii="Arial" w:hAnsi="Arial" w:cs="Arial"/>
          <w:b/>
          <w:sz w:val="24"/>
          <w:szCs w:val="24"/>
        </w:rPr>
        <w:lastRenderedPageBreak/>
        <w:t xml:space="preserve">Table 1 Summary of </w:t>
      </w:r>
      <w:r w:rsidRPr="00302F21">
        <w:rPr>
          <w:rFonts w:ascii="Arial" w:hAnsi="Arial" w:cs="Arial"/>
          <w:b/>
          <w:i/>
          <w:sz w:val="24"/>
          <w:szCs w:val="24"/>
        </w:rPr>
        <w:t>HFE</w:t>
      </w:r>
      <w:r w:rsidRPr="00302F21">
        <w:rPr>
          <w:rFonts w:ascii="Arial" w:hAnsi="Arial" w:cs="Arial"/>
          <w:b/>
          <w:sz w:val="24"/>
          <w:szCs w:val="24"/>
        </w:rPr>
        <w:t xml:space="preserve"> and </w:t>
      </w:r>
      <w:r w:rsidRPr="00302F21">
        <w:rPr>
          <w:rFonts w:ascii="Arial" w:hAnsi="Arial" w:cs="Arial"/>
          <w:b/>
          <w:i/>
          <w:sz w:val="24"/>
          <w:szCs w:val="24"/>
        </w:rPr>
        <w:t xml:space="preserve">HAMP </w:t>
      </w:r>
      <w:r w:rsidRPr="00302F21">
        <w:rPr>
          <w:rFonts w:ascii="Arial" w:hAnsi="Arial" w:cs="Arial"/>
          <w:b/>
          <w:sz w:val="24"/>
          <w:szCs w:val="24"/>
        </w:rPr>
        <w:t xml:space="preserve">expression patterns </w:t>
      </w:r>
    </w:p>
    <w:tbl>
      <w:tblPr>
        <w:tblStyle w:val="TableGrid"/>
        <w:tblpPr w:leftFromText="180" w:rightFromText="180" w:vertAnchor="text" w:horzAnchor="margin" w:tblpY="203"/>
        <w:tblW w:w="8897" w:type="dxa"/>
        <w:tblInd w:w="0" w:type="dxa"/>
        <w:tblLook w:val="04A0" w:firstRow="1" w:lastRow="0" w:firstColumn="1" w:lastColumn="0" w:noHBand="0" w:noVBand="1"/>
      </w:tblPr>
      <w:tblGrid>
        <w:gridCol w:w="1101"/>
        <w:gridCol w:w="1275"/>
        <w:gridCol w:w="2410"/>
        <w:gridCol w:w="1276"/>
        <w:gridCol w:w="2835"/>
      </w:tblGrid>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4572C" w:rsidRPr="00302F21" w:rsidRDefault="0054572C" w:rsidP="002104A0">
            <w:pPr>
              <w:rPr>
                <w:rFonts w:ascii="Arial" w:hAnsi="Arial" w:cs="Arial"/>
                <w:b/>
                <w:sz w:val="24"/>
                <w:szCs w:val="24"/>
              </w:rPr>
            </w:pPr>
          </w:p>
        </w:tc>
        <w:tc>
          <w:tcPr>
            <w:tcW w:w="368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i/>
                <w:sz w:val="24"/>
                <w:szCs w:val="24"/>
              </w:rPr>
              <w:t>HFE</w:t>
            </w:r>
            <w:r w:rsidRPr="00302F21">
              <w:rPr>
                <w:rFonts w:ascii="Arial" w:hAnsi="Arial" w:cs="Arial"/>
                <w:b/>
                <w:sz w:val="24"/>
                <w:szCs w:val="24"/>
              </w:rPr>
              <w:t xml:space="preserve"> mRNA expression </w:t>
            </w:r>
          </w:p>
        </w:tc>
        <w:tc>
          <w:tcPr>
            <w:tcW w:w="411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i/>
                <w:sz w:val="24"/>
                <w:szCs w:val="24"/>
              </w:rPr>
              <w:t>HAMP</w:t>
            </w:r>
            <w:r w:rsidRPr="00302F21">
              <w:rPr>
                <w:rFonts w:ascii="Arial" w:hAnsi="Arial" w:cs="Arial"/>
                <w:b/>
                <w:sz w:val="24"/>
                <w:szCs w:val="24"/>
              </w:rPr>
              <w:t xml:space="preserve"> mRNA expression </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rsidR="0054572C" w:rsidRPr="00302F21" w:rsidRDefault="0054572C" w:rsidP="002104A0">
            <w:pPr>
              <w:rPr>
                <w:rFonts w:ascii="Arial" w:hAnsi="Arial" w:cs="Arial"/>
                <w:b/>
                <w:sz w:val="24"/>
                <w:szCs w:val="24"/>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 xml:space="preserve"> Wt cells </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Recombinant cells</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Wt cell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Recombinant cells</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1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rPr>
                <w:rFonts w:ascii="Arial" w:hAnsi="Arial" w:cs="Arial"/>
                <w:b/>
                <w:sz w:val="24"/>
                <w:szCs w:val="24"/>
              </w:rPr>
            </w:pPr>
            <w:r>
              <w:rPr>
                <w:rFonts w:asciiTheme="minorHAnsi" w:hAnsiTheme="minorHAnsi" w:cstheme="minorBidi"/>
                <w:lang w:eastAsia="en-US"/>
              </w:rPr>
              <w:pict>
                <v:shapetype id="_x0000_t32" coordsize="21600,21600" o:spt="32" o:oned="t" path="m,l21600,21600e" filled="f">
                  <v:path arrowok="t" fillok="f" o:connecttype="none"/>
                  <o:lock v:ext="edit" shapetype="t"/>
                </v:shapetype>
                <v:shape id="_x0000_s1052" type="#_x0000_t32" style="position:absolute;margin-left:55.9pt;margin-top:1.75pt;width:0;height:12.75pt;flip:y;z-index:251663360;mso-position-horizontal-relative:text;mso-position-vertical-relative:text" o:connectortype="straight">
                  <v:stroke endarrow="block"/>
                </v:shape>
              </w:pic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51" type="#_x0000_t32" style="position:absolute;left:0;text-align:left;margin-left:25.45pt;margin-top:1.15pt;width:0;height:12.75pt;flip:y;z-index:251662336;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53" type="#_x0000_t32" style="position:absolute;left:0;text-align:left;margin-left:64.4pt;margin-top:1.9pt;width:0;height:12.75pt;flip:y;z-index:251664384;mso-position-horizontal-relative:text;mso-position-vertical-relative:text" o:connectortype="straight">
                  <v:stroke endarrow="block"/>
                </v:shape>
              </w:pic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2 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rPr>
                <w:rFonts w:ascii="Arial" w:hAnsi="Arial" w:cs="Arial"/>
                <w:b/>
                <w:sz w:val="24"/>
                <w:szCs w:val="24"/>
              </w:rPr>
            </w:pPr>
            <w:r>
              <w:rPr>
                <w:rFonts w:asciiTheme="minorHAnsi" w:hAnsiTheme="minorHAnsi" w:cstheme="minorBidi"/>
                <w:lang w:eastAsia="en-US"/>
              </w:rPr>
              <w:pict>
                <v:shape id="_x0000_s1056" type="#_x0000_t32" style="position:absolute;margin-left:55.9pt;margin-top:2.3pt;width:.05pt;height:12pt;z-index:251667456;mso-position-horizontal-relative:text;mso-position-vertical-relative:text" o:connectortype="straight">
                  <v:stroke endarrow="block"/>
                </v:shape>
              </w:pic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55" type="#_x0000_t32" style="position:absolute;left:0;text-align:left;margin-left:65.15pt;margin-top:2.1pt;width:.05pt;height:12pt;z-index:251666432;mso-position-horizontal-relative:text;mso-position-vertical-relative:text" o:connectortype="straight">
                  <v:stroke endarrow="block"/>
                </v:shape>
              </w:pic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5 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48" type="#_x0000_t32" style="position:absolute;left:0;text-align:left;margin-left:26.7pt;margin-top:1.9pt;width:0;height:12.75pt;flip:y;z-index:251659264;mso-position-horizontal-relative:text;mso-position-vertical-relative:text" o:connectortype="straight">
                  <v:stroke endarrow="block"/>
                </v:shape>
              </w:pic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50" type="#_x0000_t32" style="position:absolute;left:0;text-align:left;margin-left:25.45pt;margin-top:1.15pt;width:0;height:12.75pt;flip:y;z-index:251661312;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 xml:space="preserve">8 g/L </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49" type="#_x0000_t32" style="position:absolute;left:0;text-align:left;margin-left:26.7pt;margin-top:1.3pt;width:0;height:12.75pt;flip:y;z-index:251660288;mso-position-horizontal-relative:text;mso-position-vertical-relative:text" o:connectortype="straight">
                  <v:stroke endarrow="block"/>
                </v:shape>
              </w:pic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N/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7E5101" w:rsidP="002104A0">
            <w:pPr>
              <w:jc w:val="center"/>
              <w:rPr>
                <w:rFonts w:ascii="Arial" w:hAnsi="Arial" w:cs="Arial"/>
                <w:b/>
                <w:sz w:val="24"/>
                <w:szCs w:val="24"/>
              </w:rPr>
            </w:pPr>
            <w:r>
              <w:rPr>
                <w:rFonts w:asciiTheme="minorHAnsi" w:hAnsiTheme="minorHAnsi" w:cstheme="minorBidi"/>
                <w:lang w:eastAsia="en-US"/>
              </w:rPr>
              <w:pict>
                <v:shape id="_x0000_s1054" type="#_x0000_t32" style="position:absolute;left:0;text-align:left;margin-left:25.45pt;margin-top:1.7pt;width:.05pt;height:12pt;z-index:251665408;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N/A</w:t>
            </w:r>
          </w:p>
        </w:tc>
      </w:tr>
    </w:tbl>
    <w:p w:rsidR="0054572C" w:rsidRPr="00302F21" w:rsidRDefault="0054572C" w:rsidP="0054572C">
      <w:pPr>
        <w:spacing w:after="0" w:line="240" w:lineRule="auto"/>
        <w:rPr>
          <w:rFonts w:ascii="Arial" w:hAnsi="Arial" w:cs="Arial"/>
          <w:sz w:val="24"/>
          <w:szCs w:val="24"/>
          <w:lang w:eastAsia="en-US"/>
        </w:rPr>
      </w:pPr>
      <w:r w:rsidRPr="00302F21">
        <w:rPr>
          <w:rFonts w:ascii="Arial" w:hAnsi="Arial" w:cs="Arial"/>
          <w:sz w:val="24"/>
          <w:szCs w:val="24"/>
        </w:rPr>
        <w:t xml:space="preserve">Key to Table 1: </w:t>
      </w:r>
    </w:p>
    <w:p w:rsidR="0054572C" w:rsidRPr="00302F21" w:rsidRDefault="007E5101" w:rsidP="0054572C">
      <w:pPr>
        <w:spacing w:after="0" w:line="240" w:lineRule="auto"/>
        <w:rPr>
          <w:rFonts w:ascii="Arial" w:hAnsi="Arial" w:cs="Arial"/>
          <w:sz w:val="24"/>
          <w:szCs w:val="24"/>
        </w:rPr>
      </w:pPr>
      <w:r>
        <w:rPr>
          <w:rFonts w:asciiTheme="minorHAnsi" w:hAnsiTheme="minorHAnsi" w:cstheme="minorBidi"/>
          <w:b/>
          <w:lang w:eastAsia="en-US"/>
        </w:rPr>
        <w:pict>
          <v:shape id="_x0000_s1057" type="#_x0000_t32" style="position:absolute;margin-left:.7pt;margin-top:13.25pt;width:.05pt;height:12.75pt;flip:y;z-index:251668480;mso-position-horizontal-relative:text;mso-position-vertical-relative:text" o:connectortype="straight">
            <v:stroke endarrow="block"/>
          </v:shape>
        </w:pict>
      </w:r>
      <w:r w:rsidR="0054572C" w:rsidRPr="00302F21">
        <w:rPr>
          <w:rFonts w:ascii="Arial" w:hAnsi="Arial" w:cs="Arial"/>
          <w:b/>
          <w:sz w:val="24"/>
          <w:szCs w:val="24"/>
        </w:rPr>
        <w:t>-</w:t>
      </w:r>
      <w:r w:rsidR="0054572C" w:rsidRPr="00302F21">
        <w:rPr>
          <w:rFonts w:ascii="Arial" w:hAnsi="Arial" w:cs="Arial"/>
          <w:sz w:val="24"/>
          <w:szCs w:val="24"/>
        </w:rPr>
        <w:t xml:space="preserve"> : unaltered expression</w:t>
      </w:r>
    </w:p>
    <w:p w:rsidR="0054572C" w:rsidRPr="00302F21" w:rsidRDefault="007E5101" w:rsidP="0054572C">
      <w:pPr>
        <w:spacing w:after="0" w:line="240" w:lineRule="auto"/>
        <w:rPr>
          <w:rFonts w:ascii="Arial" w:hAnsi="Arial" w:cs="Arial"/>
          <w:sz w:val="24"/>
          <w:szCs w:val="24"/>
        </w:rPr>
      </w:pPr>
      <w:r>
        <w:rPr>
          <w:rFonts w:asciiTheme="minorHAnsi" w:hAnsiTheme="minorHAnsi" w:cstheme="minorBidi"/>
          <w:lang w:eastAsia="en-US"/>
        </w:rPr>
        <w:pict>
          <v:shape id="_x0000_s1058" type="#_x0000_t32" style="position:absolute;margin-left:.75pt;margin-top:14.3pt;width:.05pt;height:12pt;z-index:251669504;mso-position-horizontal-relative:text;mso-position-vertical-relative:text" o:connectortype="straight">
            <v:stroke endarrow="block"/>
          </v:shape>
        </w:pict>
      </w:r>
      <w:r w:rsidR="0054572C" w:rsidRPr="00302F21">
        <w:rPr>
          <w:rFonts w:ascii="Arial" w:hAnsi="Arial" w:cs="Arial"/>
          <w:sz w:val="24"/>
          <w:szCs w:val="24"/>
        </w:rPr>
        <w:t xml:space="preserve">  : Increased expression </w:t>
      </w:r>
    </w:p>
    <w:p w:rsidR="0054572C" w:rsidRPr="00302F21" w:rsidRDefault="0054572C" w:rsidP="0054572C">
      <w:pPr>
        <w:spacing w:after="0" w:line="240" w:lineRule="auto"/>
        <w:rPr>
          <w:rFonts w:ascii="Arial" w:hAnsi="Arial" w:cs="Arial"/>
          <w:sz w:val="24"/>
          <w:szCs w:val="24"/>
        </w:rPr>
      </w:pPr>
      <w:r w:rsidRPr="00302F21">
        <w:rPr>
          <w:rFonts w:ascii="Arial" w:hAnsi="Arial" w:cs="Arial"/>
          <w:sz w:val="24"/>
          <w:szCs w:val="24"/>
        </w:rPr>
        <w:t xml:space="preserve">  : decreased expression</w:t>
      </w:r>
    </w:p>
    <w:p w:rsidR="0054572C" w:rsidRPr="00302F21" w:rsidRDefault="0054572C" w:rsidP="00164F23">
      <w:pPr>
        <w:spacing w:after="0" w:line="240" w:lineRule="auto"/>
        <w:rPr>
          <w:rFonts w:ascii="Arial" w:hAnsi="Arial" w:cs="Arial"/>
          <w:sz w:val="24"/>
          <w:szCs w:val="24"/>
        </w:rPr>
      </w:pPr>
      <w:r w:rsidRPr="00302F21">
        <w:rPr>
          <w:rFonts w:ascii="Arial" w:hAnsi="Arial" w:cs="Arial"/>
          <w:sz w:val="24"/>
          <w:szCs w:val="24"/>
        </w:rPr>
        <w:t xml:space="preserve">N/A: not applicable as the expression was not studied. </w: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7E5101" w:rsidP="00164F23">
      <w:pPr>
        <w:spacing w:after="0" w:line="240" w:lineRule="auto"/>
        <w:rPr>
          <w:rFonts w:ascii="Arial" w:hAnsi="Arial" w:cs="Arial"/>
          <w:sz w:val="24"/>
          <w:szCs w:val="24"/>
        </w:rPr>
      </w:pPr>
      <w:r>
        <w:rPr>
          <w:noProof/>
        </w:rPr>
        <w:lastRenderedPageBreak/>
        <w:pict>
          <v:group id="Group 16" o:spid="_x0000_s1059" style="position:absolute;margin-left:0;margin-top:0;width:292.3pt;height:584.65pt;z-index:251671552" coordsize="37124,74249" o:gfxdata="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60" type="#_x0000_t75" style="position:absolute;left:731;top:54132;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">
              <v:imagedata r:id="rId10" o:title=""/>
              <o:lock v:ext="edit" aspectratio="f"/>
            </v:shape>
            <v:shape id="Chart 3" o:spid="_x0000_s1061" type="#_x0000_t75" style="position:absolute;left:731;top:3048;width:36393;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">
              <v:imagedata r:id="rId11" o:title=""/>
              <o:lock v:ext="edit" aspectratio="f"/>
            </v:shape>
            <v:rect id="Rectangle 4" o:spid="_x0000_s1062" style="position:absolute;left:171;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a</w:t>
                    </w:r>
                  </w:p>
                </w:txbxContent>
              </v:textbox>
            </v:rect>
            <v:rect id="Rectangle 5" o:spid="_x0000_s1063" style="position:absolute;top:25145;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b</w:t>
                    </w:r>
                  </w:p>
                </w:txbxContent>
              </v:textbox>
            </v:rect>
            <v:shape id="Chart 6" o:spid="_x0000_s1064" type="#_x0000_t75" style="position:absolute;left:731;top:28224;width:36393;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">
              <v:imagedata r:id="rId12" o:title=""/>
              <o:lock v:ext="edit" aspectratio="f"/>
            </v:shape>
            <v:shapetype id="_x0000_t202" coordsize="21600,21600" o:spt="202" path="m,l,21600r21600,l21600,xe">
              <v:stroke joinstyle="miter"/>
              <v:path gradientshapeok="t" o:connecttype="rect"/>
            </v:shapetype>
            <v:shape id="Text Box 3" o:spid="_x0000_s1065" type="#_x0000_t202" style="position:absolute;left:25937;top:30350;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4" o:spid="_x0000_s1066" type="#_x0000_t202" style="position:absolute;left:31808;top:28679;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9" o:spid="_x0000_s1067" style="position:absolute;left:25;top:50951;width:9145;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c</w:t>
                    </w:r>
                  </w:p>
                </w:txbxContent>
              </v:textbox>
            </v:rect>
            <v:shape id="Text Box 3" o:spid="_x0000_s1068" type="#_x0000_t202" style="position:absolute;left:26037;top:55496;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69" type="#_x0000_t202" style="position:absolute;left:13888;top:57816;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7E5101" w:rsidP="00164F23">
      <w:pPr>
        <w:spacing w:after="0" w:line="240" w:lineRule="auto"/>
        <w:rPr>
          <w:rFonts w:ascii="Arial" w:hAnsi="Arial" w:cs="Arial"/>
          <w:sz w:val="24"/>
          <w:szCs w:val="24"/>
        </w:rPr>
      </w:pPr>
      <w:r>
        <w:rPr>
          <w:noProof/>
        </w:rPr>
        <w:lastRenderedPageBreak/>
        <w:pict>
          <v:group id="_x0000_s1070" style="position:absolute;margin-left:0;margin-top:0;width:293.75pt;height:567.85pt;z-index:251673600" coordsize="37307,72115" o:gfxdata="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">
            <v:shape id="Chart 2" o:spid="_x0000_s1071" type="#_x0000_t75" style="position:absolute;left:975;top:3230;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">
              <v:imagedata r:id="rId13" o:title=""/>
              <o:lock v:ext="edit" aspectratio="f"/>
            </v:shape>
            <v:shape id="Text Box 3" o:spid="_x0000_s1072" type="#_x0000_t202" style="position:absolute;left:24526;top:862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73" type="#_x0000_t202" style="position:absolute;left:32194;top:5481;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color w:val="000000" w:themeColor="text1"/>
                        <w:kern w:val="24"/>
                        <w:sz w:val="32"/>
                        <w:szCs w:val="32"/>
                        <w:lang w:val="en-US"/>
                      </w:rPr>
                      <w:t>^</w:t>
                    </w:r>
                  </w:p>
                </w:txbxContent>
              </v:textbox>
            </v:shape>
            <v:shape id="Chart 5" o:spid="_x0000_s1074" type="#_x0000_t75" style="position:absolute;left:975;top:27614;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">
              <v:imagedata r:id="rId14" o:title=""/>
              <o:lock v:ext="edit" aspectratio="f"/>
            </v:shape>
            <v:shape id="Text Box 3" o:spid="_x0000_s1075" type="#_x0000_t202" style="position:absolute;left:17335;top:30436;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rPr>
                      <w:t>#</w:t>
                    </w:r>
                  </w:p>
                </w:txbxContent>
              </v:textbox>
            </v:shape>
            <v:shape id="Text Box 3" o:spid="_x0000_s1076" type="#_x0000_t202" style="position:absolute;left:24669;top:3729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Chart 8" o:spid="_x0000_s1077" type="#_x0000_t75" style="position:absolute;left:975;top:51998;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">
              <v:imagedata r:id="rId15" o:title=""/>
              <o:lock v:ext="edit" aspectratio="f"/>
            </v:shape>
            <v:shape id="Text Box 3" o:spid="_x0000_s1078" type="#_x0000_t202" style="position:absolute;left:17573;top:54058;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79" type="#_x0000_t202" style="position:absolute;left:24860;top:61678;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11" o:spid="_x0000_s1080" style="position:absolute;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a</w:t>
                    </w:r>
                  </w:p>
                </w:txbxContent>
              </v:textbox>
            </v:rect>
            <v:rect id="Rectangle 12" o:spid="_x0000_s1081" style="position:absolute;left:190;top:24529;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b</w:t>
                    </w:r>
                  </w:p>
                </w:txbxContent>
              </v:textbox>
            </v:rect>
            <v:rect id="Rectangle 13" o:spid="_x0000_s1082" style="position:absolute;left:285;top:48862;width:9145;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c</w:t>
                    </w:r>
                  </w:p>
                </w:txbxContent>
              </v:textbox>
            </v:rect>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7E5101" w:rsidP="00164F23">
      <w:pPr>
        <w:spacing w:after="0" w:line="240" w:lineRule="auto"/>
        <w:rPr>
          <w:rFonts w:ascii="Arial" w:hAnsi="Arial" w:cs="Arial"/>
          <w:sz w:val="24"/>
          <w:szCs w:val="24"/>
        </w:rPr>
      </w:pPr>
      <w:r>
        <w:rPr>
          <w:noProof/>
        </w:rPr>
        <w:lastRenderedPageBreak/>
        <w:pict>
          <v:group id="Group 9" o:spid="_x0000_s1083" style="position:absolute;margin-left:0;margin-top:0;width:262.55pt;height:376.3pt;z-index:251675648" coordsize="33345,47792"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">
            <v:shape id="Chart 2" o:spid="_x0000_s1084" type="#_x0000_t75" style="position:absolute;left:609;top:3230;width:32736;height:20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">
              <v:imagedata r:id="rId16" o:title=""/>
              <o:lock v:ext="edit" aspectratio="f"/>
            </v:shape>
            <v:shape id="Text Box 3" o:spid="_x0000_s1085" type="#_x0000_t202" style="position:absolute;left:25241;top:452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Chart 4" o:spid="_x0000_s1086" type="#_x0000_t75" style="position:absolute;left:609;top:27614;width:32736;height:20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">
              <v:imagedata r:id="rId17" o:title=""/>
              <o:lock v:ext="edit" aspectratio="f"/>
            </v:shape>
            <v:shape id="Text Box 3" o:spid="_x0000_s1087" type="#_x0000_t202" style="position:absolute;left:25161;top:29686;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6" o:spid="_x0000_s1088" style="position:absolute;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3a</w:t>
                    </w:r>
                  </w:p>
                </w:txbxContent>
              </v:textbox>
            </v:rect>
            <v:rect id="Rectangle 7" o:spid="_x0000_s1089" style="position:absolute;top:24429;width:9144;height:3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3b</w:t>
                    </w:r>
                  </w:p>
                </w:txbxContent>
              </v:textbox>
            </v:rect>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BC57C4">
      <w:pPr>
        <w:spacing w:after="0" w:line="360" w:lineRule="auto"/>
        <w:jc w:val="center"/>
        <w:rPr>
          <w:rFonts w:ascii="Arial" w:hAnsi="Arial" w:cs="Arial"/>
          <w:b/>
          <w:sz w:val="24"/>
          <w:szCs w:val="24"/>
          <w:lang w:val="en-US"/>
        </w:rPr>
      </w:pPr>
      <w:r w:rsidRPr="00302F21">
        <w:rPr>
          <w:rFonts w:ascii="Arial" w:hAnsi="Arial" w:cs="Arial"/>
          <w:b/>
          <w:i/>
          <w:sz w:val="24"/>
          <w:szCs w:val="24"/>
          <w:lang w:val="en-US"/>
        </w:rPr>
        <w:t xml:space="preserve">HFE </w:t>
      </w:r>
      <w:r w:rsidRPr="00302F21">
        <w:rPr>
          <w:rFonts w:ascii="Arial" w:hAnsi="Arial" w:cs="Arial"/>
          <w:b/>
          <w:sz w:val="24"/>
          <w:szCs w:val="24"/>
          <w:lang w:val="en-US"/>
        </w:rPr>
        <w:t xml:space="preserve">mRNA expression is responsive to intracellular and extracellular iron loading: short communication </w:t>
      </w:r>
    </w:p>
    <w:p w:rsidR="00BC57C4" w:rsidRPr="00302F21" w:rsidRDefault="00BC57C4" w:rsidP="00BC57C4">
      <w:pPr>
        <w:spacing w:after="0" w:line="360" w:lineRule="auto"/>
        <w:rPr>
          <w:rFonts w:ascii="Arial" w:hAnsi="Arial" w:cs="Arial"/>
          <w:sz w:val="24"/>
          <w:szCs w:val="24"/>
          <w:lang w:val="en-US"/>
        </w:rPr>
      </w:pPr>
    </w:p>
    <w:p w:rsidR="00BC57C4" w:rsidRPr="00302F21" w:rsidRDefault="00BC57C4" w:rsidP="00BC57C4">
      <w:pPr>
        <w:spacing w:after="0" w:line="360" w:lineRule="auto"/>
        <w:rPr>
          <w:rFonts w:ascii="Arial" w:hAnsi="Arial" w:cs="Arial"/>
          <w:sz w:val="24"/>
          <w:szCs w:val="24"/>
          <w:lang w:val="en-US"/>
        </w:rPr>
      </w:pPr>
    </w:p>
    <w:p w:rsidR="00BC57C4" w:rsidRPr="00302F21" w:rsidRDefault="00BC57C4" w:rsidP="00BC57C4">
      <w:pPr>
        <w:spacing w:after="0" w:line="360" w:lineRule="auto"/>
        <w:rPr>
          <w:rFonts w:ascii="Arial" w:hAnsi="Arial" w:cs="Arial"/>
          <w:sz w:val="24"/>
          <w:szCs w:val="24"/>
          <w:lang w:val="en-US"/>
        </w:rPr>
      </w:pPr>
      <w:r w:rsidRPr="00302F21">
        <w:rPr>
          <w:rFonts w:ascii="Arial" w:hAnsi="Arial" w:cs="Arial"/>
          <w:sz w:val="24"/>
          <w:szCs w:val="24"/>
          <w:lang w:val="en-US"/>
        </w:rPr>
        <w:t xml:space="preserve">Supplementary Fig.1.   </w:t>
      </w:r>
    </w:p>
    <w:p w:rsidR="00BC57C4" w:rsidRPr="00302F21" w:rsidRDefault="00BC57C4" w:rsidP="00BC57C4">
      <w:pPr>
        <w:spacing w:after="0" w:line="360" w:lineRule="auto"/>
        <w:rPr>
          <w:rFonts w:ascii="Arial" w:hAnsi="Arial" w:cs="Arial"/>
          <w:sz w:val="24"/>
          <w:szCs w:val="24"/>
        </w:rPr>
      </w:pPr>
      <w:r w:rsidRPr="00302F21">
        <w:rPr>
          <w:rFonts w:ascii="Arial" w:hAnsi="Arial" w:cs="Arial"/>
          <w:sz w:val="24"/>
          <w:szCs w:val="24"/>
        </w:rPr>
        <w:t>a)                                                                  b)</w:t>
      </w:r>
    </w:p>
    <w:p w:rsidR="00BC57C4" w:rsidRPr="00302F21" w:rsidRDefault="007E5101" w:rsidP="00BC57C4">
      <w:pPr>
        <w:spacing w:after="0" w:line="360" w:lineRule="auto"/>
        <w:rPr>
          <w:rFonts w:ascii="Arial" w:hAnsi="Arial" w:cs="Arial"/>
          <w:sz w:val="24"/>
          <w:szCs w:val="24"/>
        </w:rPr>
      </w:pPr>
      <w:r>
        <w:rPr>
          <w:noProof/>
        </w:rPr>
        <w:pict>
          <v:shape id="_x0000_s1093" type="#_x0000_t202" style="position:absolute;margin-left:402.25pt;margin-top:40.9pt;width:24pt;height:20.5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" filled="f" stroked="f">
            <v:textbox style="mso-fit-shape-to-text:t">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_x0000_s1092" type="#_x0000_t202" style="position:absolute;margin-left:363pt;margin-top:43.2pt;width:24pt;height:24.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" filled="f" stroked="f">
            <v:textbox>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_x0000_s1091" type="#_x0000_t202" style="position:absolute;margin-left:145.5pt;margin-top:37.7pt;width:24pt;height:20.5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" filled="f" stroked="f">
            <v:textbox style="mso-fit-shape-to-text:t">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TextBox 1" o:spid="_x0000_s1090" type="#_x0000_t202" style="position:absolute;margin-left:104.25pt;margin-top:42.65pt;width:24pt;height:24.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" filled="f" stroked="f">
            <v:textbox>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sidR="00BC57C4" w:rsidRPr="00302F21">
        <w:rPr>
          <w:rFonts w:ascii="Arial" w:hAnsi="Arial" w:cs="Arial"/>
          <w:sz w:val="24"/>
          <w:szCs w:val="24"/>
        </w:rPr>
        <w:t xml:space="preserve">  </w:t>
      </w:r>
      <w:r w:rsidR="00BC57C4" w:rsidRPr="00302F21">
        <w:rPr>
          <w:rFonts w:ascii="Arial" w:hAnsi="Arial" w:cs="Arial"/>
          <w:noProof/>
          <w:sz w:val="24"/>
          <w:szCs w:val="24"/>
        </w:rPr>
        <w:drawing>
          <wp:inline distT="0" distB="0" distL="0" distR="0" wp14:anchorId="5BD090B9" wp14:editId="6B4CE943">
            <wp:extent cx="2657475" cy="1504950"/>
            <wp:effectExtent l="19050" t="19050" r="9525" b="190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BC57C4" w:rsidRPr="00302F21">
        <w:rPr>
          <w:rFonts w:ascii="Arial" w:hAnsi="Arial" w:cs="Arial"/>
          <w:sz w:val="24"/>
          <w:szCs w:val="24"/>
        </w:rPr>
        <w:t xml:space="preserve">   </w:t>
      </w:r>
      <w:r w:rsidR="00BC57C4" w:rsidRPr="00302F21">
        <w:rPr>
          <w:rFonts w:ascii="Arial" w:hAnsi="Arial" w:cs="Arial"/>
          <w:noProof/>
          <w:sz w:val="24"/>
          <w:szCs w:val="24"/>
        </w:rPr>
        <w:drawing>
          <wp:inline distT="0" distB="0" distL="0" distR="0" wp14:anchorId="009DAA4D" wp14:editId="3B9B024C">
            <wp:extent cx="2654935" cy="1504315"/>
            <wp:effectExtent l="19050" t="19050" r="12065" b="1968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BC57C4" w:rsidRPr="00302F21">
        <w:rPr>
          <w:rFonts w:ascii="Arial" w:hAnsi="Arial" w:cs="Arial"/>
          <w:sz w:val="24"/>
          <w:szCs w:val="24"/>
        </w:rPr>
        <w:t xml:space="preserve">               </w:t>
      </w:r>
      <w:r w:rsidR="00BC57C4" w:rsidRPr="00302F21">
        <w:rPr>
          <w:rFonts w:ascii="Arial" w:hAnsi="Arial" w:cs="Arial"/>
          <w:noProof/>
        </w:rPr>
        <w:t xml:space="preserve">        </w:t>
      </w:r>
    </w:p>
    <w:p w:rsidR="00BC57C4" w:rsidRPr="00302F21" w:rsidRDefault="00BC57C4" w:rsidP="00BC57C4">
      <w:pPr>
        <w:spacing w:after="0" w:line="360" w:lineRule="auto"/>
        <w:rPr>
          <w:rFonts w:ascii="Arial" w:hAnsi="Arial" w:cs="Arial"/>
          <w:b/>
          <w:sz w:val="20"/>
          <w:szCs w:val="20"/>
        </w:rPr>
      </w:pPr>
      <w:r w:rsidRPr="00302F21">
        <w:rPr>
          <w:rFonts w:ascii="Arial" w:hAnsi="Arial" w:cs="Arial"/>
          <w:b/>
          <w:sz w:val="20"/>
          <w:szCs w:val="20"/>
        </w:rPr>
        <w:t xml:space="preserve">Supplementary Fig.1 mRNA expression of iron-uptake and iron-efflux genes in Wt HepG2 cells </w:t>
      </w:r>
    </w:p>
    <w:p w:rsidR="00BC57C4" w:rsidRPr="00302F21" w:rsidRDefault="00BC57C4" w:rsidP="00BC57C4">
      <w:pPr>
        <w:spacing w:after="0" w:line="360" w:lineRule="auto"/>
        <w:rPr>
          <w:rFonts w:ascii="Arial" w:eastAsia="??" w:hAnsi="Arial" w:cs="Arial"/>
          <w:snapToGrid w:val="0"/>
          <w:sz w:val="20"/>
          <w:szCs w:val="20"/>
        </w:rPr>
      </w:pPr>
      <w:r w:rsidRPr="00302F21">
        <w:rPr>
          <w:rFonts w:ascii="Arial" w:hAnsi="Arial" w:cs="Arial"/>
          <w:sz w:val="20"/>
          <w:szCs w:val="20"/>
        </w:rPr>
        <w:t xml:space="preserve">Holo-Tf-induced mRNA expression of (a) </w:t>
      </w:r>
      <w:r w:rsidRPr="00302F21">
        <w:rPr>
          <w:rFonts w:ascii="Arial" w:hAnsi="Arial" w:cs="Arial"/>
          <w:i/>
          <w:sz w:val="20"/>
          <w:szCs w:val="20"/>
        </w:rPr>
        <w:t>TFRC</w:t>
      </w:r>
      <w:r w:rsidRPr="00302F21">
        <w:rPr>
          <w:rFonts w:ascii="Arial" w:hAnsi="Arial" w:cs="Arial"/>
          <w:sz w:val="20"/>
          <w:szCs w:val="20"/>
        </w:rPr>
        <w:t xml:space="preserve"> (encoding transferrin receptor 1) and (b) </w:t>
      </w:r>
      <w:r w:rsidRPr="00302F21">
        <w:rPr>
          <w:rFonts w:ascii="Arial" w:hAnsi="Arial" w:cs="Arial"/>
          <w:i/>
          <w:sz w:val="20"/>
          <w:szCs w:val="20"/>
        </w:rPr>
        <w:t xml:space="preserve">SLC40A1 </w:t>
      </w:r>
      <w:r w:rsidRPr="00302F21">
        <w:rPr>
          <w:rFonts w:ascii="Arial" w:hAnsi="Arial" w:cs="Arial"/>
          <w:sz w:val="20"/>
          <w:szCs w:val="20"/>
        </w:rPr>
        <w:t xml:space="preserve">(encoding ferroportin) in the Wt HepG2 cells have been shown. </w:t>
      </w:r>
      <w:r w:rsidRPr="00302F21">
        <w:rPr>
          <w:rFonts w:ascii="Arial" w:hAnsi="Arial" w:cs="Arial"/>
          <w:sz w:val="20"/>
          <w:szCs w:val="20"/>
          <w:lang w:val="en-US"/>
        </w:rPr>
        <w:t>*p&lt;=0.05 compared to untreated (0 g/L) controls.</w:t>
      </w:r>
      <w:r w:rsidRPr="00302F21">
        <w:rPr>
          <w:rFonts w:ascii="Arial" w:eastAsia="??" w:hAnsi="Arial" w:cs="Arial"/>
          <w:snapToGrid w:val="0"/>
          <w:sz w:val="20"/>
          <w:szCs w:val="20"/>
        </w:rPr>
        <w:t xml:space="preserve"> Data is presented as mean ± SEM (n=3).</w:t>
      </w:r>
    </w:p>
    <w:p w:rsidR="00BC57C4" w:rsidRPr="00302F21" w:rsidRDefault="00BC57C4" w:rsidP="00BC57C4"/>
    <w:p w:rsidR="00BC57C4" w:rsidRPr="00302F21" w:rsidRDefault="00BC57C4" w:rsidP="00164F23">
      <w:pPr>
        <w:spacing w:after="0" w:line="240" w:lineRule="auto"/>
        <w:rPr>
          <w:rFonts w:ascii="Arial" w:hAnsi="Arial" w:cs="Arial"/>
          <w:sz w:val="24"/>
          <w:szCs w:val="24"/>
        </w:rPr>
      </w:pPr>
    </w:p>
    <w:sectPr w:rsidR="00BC57C4" w:rsidRPr="00302F21" w:rsidSect="00302F21">
      <w:headerReference w:type="default" r:id="rId20"/>
      <w:footerReference w:type="default" r:id="rId21"/>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775C" w:rsidRDefault="00B8775C" w:rsidP="00C55754">
      <w:pPr>
        <w:spacing w:after="0" w:line="240" w:lineRule="auto"/>
      </w:pPr>
      <w:r>
        <w:separator/>
      </w:r>
    </w:p>
  </w:endnote>
  <w:endnote w:type="continuationSeparator" w:id="0">
    <w:p w:rsidR="00B8775C" w:rsidRDefault="00B8775C" w:rsidP="00C55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21678"/>
      <w:docPartObj>
        <w:docPartGallery w:val="Page Numbers (Bottom of Page)"/>
        <w:docPartUnique/>
      </w:docPartObj>
    </w:sdtPr>
    <w:sdtEndPr>
      <w:rPr>
        <w:noProof/>
      </w:rPr>
    </w:sdtEndPr>
    <w:sdtContent>
      <w:p w:rsidR="000B7B10" w:rsidRDefault="002A0DD7">
        <w:pPr>
          <w:pStyle w:val="Footer"/>
          <w:jc w:val="right"/>
        </w:pPr>
        <w:r>
          <w:fldChar w:fldCharType="begin"/>
        </w:r>
        <w:r w:rsidR="000B7B10">
          <w:instrText xml:space="preserve"> PAGE   \* MERGEFORMAT </w:instrText>
        </w:r>
        <w:r>
          <w:fldChar w:fldCharType="separate"/>
        </w:r>
        <w:r w:rsidR="00FE542D">
          <w:rPr>
            <w:noProof/>
          </w:rPr>
          <w:t>14</w:t>
        </w:r>
        <w:r>
          <w:rPr>
            <w:noProof/>
          </w:rPr>
          <w:fldChar w:fldCharType="end"/>
        </w:r>
      </w:p>
    </w:sdtContent>
  </w:sdt>
  <w:p w:rsidR="00842E2E" w:rsidRDefault="00842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775C" w:rsidRDefault="00B8775C" w:rsidP="00C55754">
      <w:pPr>
        <w:spacing w:after="0" w:line="240" w:lineRule="auto"/>
      </w:pPr>
      <w:r>
        <w:separator/>
      </w:r>
    </w:p>
  </w:footnote>
  <w:footnote w:type="continuationSeparator" w:id="0">
    <w:p w:rsidR="00B8775C" w:rsidRDefault="00B8775C" w:rsidP="00C55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6896" w:rsidRDefault="00F26896">
    <w:pPr>
      <w:pStyle w:val="Header"/>
      <w:jc w:val="right"/>
    </w:pPr>
  </w:p>
  <w:p w:rsidR="00F26896" w:rsidRDefault="00F26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DD1EF4"/>
    <w:multiLevelType w:val="hybridMultilevel"/>
    <w:tmpl w:val="38AA41B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 w15:restartNumberingAfterBreak="0">
    <w:nsid w:val="185F20D6"/>
    <w:multiLevelType w:val="hybridMultilevel"/>
    <w:tmpl w:val="DD709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0633A"/>
    <w:multiLevelType w:val="hybridMultilevel"/>
    <w:tmpl w:val="09289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B6EFB"/>
    <w:multiLevelType w:val="hybridMultilevel"/>
    <w:tmpl w:val="D206A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6004E3"/>
    <w:multiLevelType w:val="hybridMultilevel"/>
    <w:tmpl w:val="356A86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C50AC0"/>
    <w:multiLevelType w:val="hybridMultilevel"/>
    <w:tmpl w:val="FE163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6876EA"/>
    <w:multiLevelType w:val="multilevel"/>
    <w:tmpl w:val="21121100"/>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371266CB"/>
    <w:multiLevelType w:val="hybridMultilevel"/>
    <w:tmpl w:val="80329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526AF7"/>
    <w:multiLevelType w:val="hybridMultilevel"/>
    <w:tmpl w:val="8F9008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F70B33"/>
    <w:multiLevelType w:val="hybridMultilevel"/>
    <w:tmpl w:val="B02C2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4848B8"/>
    <w:multiLevelType w:val="multilevel"/>
    <w:tmpl w:val="12967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707FFA"/>
    <w:multiLevelType w:val="hybridMultilevel"/>
    <w:tmpl w:val="ECC26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21347D"/>
    <w:multiLevelType w:val="hybridMultilevel"/>
    <w:tmpl w:val="B68E103C"/>
    <w:lvl w:ilvl="0" w:tplc="08090001">
      <w:start w:val="1"/>
      <w:numFmt w:val="bullet"/>
      <w:lvlText w:val=""/>
      <w:lvlJc w:val="left"/>
      <w:pPr>
        <w:ind w:left="2770" w:hanging="360"/>
      </w:pPr>
      <w:rPr>
        <w:rFonts w:ascii="Symbol" w:hAnsi="Symbol" w:hint="default"/>
      </w:rPr>
    </w:lvl>
    <w:lvl w:ilvl="1" w:tplc="08090003" w:tentative="1">
      <w:start w:val="1"/>
      <w:numFmt w:val="bullet"/>
      <w:lvlText w:val="o"/>
      <w:lvlJc w:val="left"/>
      <w:pPr>
        <w:ind w:left="3490" w:hanging="360"/>
      </w:pPr>
      <w:rPr>
        <w:rFonts w:ascii="Courier New" w:hAnsi="Courier New" w:cs="Courier New" w:hint="default"/>
      </w:rPr>
    </w:lvl>
    <w:lvl w:ilvl="2" w:tplc="08090005" w:tentative="1">
      <w:start w:val="1"/>
      <w:numFmt w:val="bullet"/>
      <w:lvlText w:val=""/>
      <w:lvlJc w:val="left"/>
      <w:pPr>
        <w:ind w:left="4210" w:hanging="360"/>
      </w:pPr>
      <w:rPr>
        <w:rFonts w:ascii="Wingdings" w:hAnsi="Wingdings" w:hint="default"/>
      </w:rPr>
    </w:lvl>
    <w:lvl w:ilvl="3" w:tplc="08090001" w:tentative="1">
      <w:start w:val="1"/>
      <w:numFmt w:val="bullet"/>
      <w:lvlText w:val=""/>
      <w:lvlJc w:val="left"/>
      <w:pPr>
        <w:ind w:left="4930" w:hanging="360"/>
      </w:pPr>
      <w:rPr>
        <w:rFonts w:ascii="Symbol" w:hAnsi="Symbol" w:hint="default"/>
      </w:rPr>
    </w:lvl>
    <w:lvl w:ilvl="4" w:tplc="08090003" w:tentative="1">
      <w:start w:val="1"/>
      <w:numFmt w:val="bullet"/>
      <w:lvlText w:val="o"/>
      <w:lvlJc w:val="left"/>
      <w:pPr>
        <w:ind w:left="5650" w:hanging="360"/>
      </w:pPr>
      <w:rPr>
        <w:rFonts w:ascii="Courier New" w:hAnsi="Courier New" w:cs="Courier New" w:hint="default"/>
      </w:rPr>
    </w:lvl>
    <w:lvl w:ilvl="5" w:tplc="08090005" w:tentative="1">
      <w:start w:val="1"/>
      <w:numFmt w:val="bullet"/>
      <w:lvlText w:val=""/>
      <w:lvlJc w:val="left"/>
      <w:pPr>
        <w:ind w:left="6370" w:hanging="360"/>
      </w:pPr>
      <w:rPr>
        <w:rFonts w:ascii="Wingdings" w:hAnsi="Wingdings" w:hint="default"/>
      </w:rPr>
    </w:lvl>
    <w:lvl w:ilvl="6" w:tplc="08090001" w:tentative="1">
      <w:start w:val="1"/>
      <w:numFmt w:val="bullet"/>
      <w:lvlText w:val=""/>
      <w:lvlJc w:val="left"/>
      <w:pPr>
        <w:ind w:left="7090" w:hanging="360"/>
      </w:pPr>
      <w:rPr>
        <w:rFonts w:ascii="Symbol" w:hAnsi="Symbol" w:hint="default"/>
      </w:rPr>
    </w:lvl>
    <w:lvl w:ilvl="7" w:tplc="08090003" w:tentative="1">
      <w:start w:val="1"/>
      <w:numFmt w:val="bullet"/>
      <w:lvlText w:val="o"/>
      <w:lvlJc w:val="left"/>
      <w:pPr>
        <w:ind w:left="7810" w:hanging="360"/>
      </w:pPr>
      <w:rPr>
        <w:rFonts w:ascii="Courier New" w:hAnsi="Courier New" w:cs="Courier New" w:hint="default"/>
      </w:rPr>
    </w:lvl>
    <w:lvl w:ilvl="8" w:tplc="08090005" w:tentative="1">
      <w:start w:val="1"/>
      <w:numFmt w:val="bullet"/>
      <w:lvlText w:val=""/>
      <w:lvlJc w:val="left"/>
      <w:pPr>
        <w:ind w:left="8530" w:hanging="360"/>
      </w:pPr>
      <w:rPr>
        <w:rFonts w:ascii="Wingdings" w:hAnsi="Wingdings" w:hint="default"/>
      </w:rPr>
    </w:lvl>
  </w:abstractNum>
  <w:abstractNum w:abstractNumId="13" w15:restartNumberingAfterBreak="0">
    <w:nsid w:val="792E3D17"/>
    <w:multiLevelType w:val="hybridMultilevel"/>
    <w:tmpl w:val="D19AA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7"/>
  </w:num>
  <w:num w:numId="5">
    <w:abstractNumId w:val="3"/>
  </w:num>
  <w:num w:numId="6">
    <w:abstractNumId w:val="11"/>
  </w:num>
  <w:num w:numId="7">
    <w:abstractNumId w:val="1"/>
  </w:num>
  <w:num w:numId="8">
    <w:abstractNumId w:val="12"/>
  </w:num>
  <w:num w:numId="9">
    <w:abstractNumId w:val="9"/>
  </w:num>
  <w:num w:numId="10">
    <w:abstractNumId w:val="5"/>
  </w:num>
  <w:num w:numId="11">
    <w:abstractNumId w:val="13"/>
  </w:num>
  <w:num w:numId="12">
    <w:abstractNumId w:val="8"/>
  </w:num>
  <w:num w:numId="13">
    <w:abstractNumId w:val="10"/>
  </w:num>
  <w:num w:numId="1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1878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7713A"/>
    <w:rsid w:val="000009DF"/>
    <w:rsid w:val="00002236"/>
    <w:rsid w:val="00002DEC"/>
    <w:rsid w:val="00002EA1"/>
    <w:rsid w:val="00003EA4"/>
    <w:rsid w:val="000058CF"/>
    <w:rsid w:val="000063FD"/>
    <w:rsid w:val="0000690A"/>
    <w:rsid w:val="00006BDF"/>
    <w:rsid w:val="00010332"/>
    <w:rsid w:val="0001185E"/>
    <w:rsid w:val="000120AF"/>
    <w:rsid w:val="00013887"/>
    <w:rsid w:val="00014080"/>
    <w:rsid w:val="00015053"/>
    <w:rsid w:val="00015D3A"/>
    <w:rsid w:val="00020442"/>
    <w:rsid w:val="000223C7"/>
    <w:rsid w:val="00024735"/>
    <w:rsid w:val="00025178"/>
    <w:rsid w:val="00030987"/>
    <w:rsid w:val="00030AC1"/>
    <w:rsid w:val="00030C68"/>
    <w:rsid w:val="00030D58"/>
    <w:rsid w:val="00031409"/>
    <w:rsid w:val="00031C40"/>
    <w:rsid w:val="00037871"/>
    <w:rsid w:val="00040610"/>
    <w:rsid w:val="00040728"/>
    <w:rsid w:val="000411CF"/>
    <w:rsid w:val="00041946"/>
    <w:rsid w:val="0004227B"/>
    <w:rsid w:val="0004288F"/>
    <w:rsid w:val="00043A59"/>
    <w:rsid w:val="00043B5C"/>
    <w:rsid w:val="000451AD"/>
    <w:rsid w:val="000455F5"/>
    <w:rsid w:val="00045C46"/>
    <w:rsid w:val="00051802"/>
    <w:rsid w:val="00052126"/>
    <w:rsid w:val="0005303E"/>
    <w:rsid w:val="000562D7"/>
    <w:rsid w:val="000566FB"/>
    <w:rsid w:val="00056720"/>
    <w:rsid w:val="00060792"/>
    <w:rsid w:val="000607F2"/>
    <w:rsid w:val="00060CE1"/>
    <w:rsid w:val="0006253C"/>
    <w:rsid w:val="000630FB"/>
    <w:rsid w:val="00065604"/>
    <w:rsid w:val="00067C47"/>
    <w:rsid w:val="00067D10"/>
    <w:rsid w:val="00067DFF"/>
    <w:rsid w:val="0007386A"/>
    <w:rsid w:val="0007622E"/>
    <w:rsid w:val="0007713A"/>
    <w:rsid w:val="00077B74"/>
    <w:rsid w:val="00084569"/>
    <w:rsid w:val="000848BB"/>
    <w:rsid w:val="00086CD9"/>
    <w:rsid w:val="00087582"/>
    <w:rsid w:val="00087F7C"/>
    <w:rsid w:val="00091D95"/>
    <w:rsid w:val="00092877"/>
    <w:rsid w:val="00094259"/>
    <w:rsid w:val="00096B44"/>
    <w:rsid w:val="00097A4B"/>
    <w:rsid w:val="000A2AB0"/>
    <w:rsid w:val="000A42CC"/>
    <w:rsid w:val="000A5694"/>
    <w:rsid w:val="000A642A"/>
    <w:rsid w:val="000B21C4"/>
    <w:rsid w:val="000B58BE"/>
    <w:rsid w:val="000B58C0"/>
    <w:rsid w:val="000B5A46"/>
    <w:rsid w:val="000B5B15"/>
    <w:rsid w:val="000B60AE"/>
    <w:rsid w:val="000B6C2C"/>
    <w:rsid w:val="000B7739"/>
    <w:rsid w:val="000B7B10"/>
    <w:rsid w:val="000C07AA"/>
    <w:rsid w:val="000C1EF6"/>
    <w:rsid w:val="000C2553"/>
    <w:rsid w:val="000C2CC4"/>
    <w:rsid w:val="000C6436"/>
    <w:rsid w:val="000C6462"/>
    <w:rsid w:val="000C7F8D"/>
    <w:rsid w:val="000D02A6"/>
    <w:rsid w:val="000D10AB"/>
    <w:rsid w:val="000D112B"/>
    <w:rsid w:val="000D2036"/>
    <w:rsid w:val="000D4995"/>
    <w:rsid w:val="000D535C"/>
    <w:rsid w:val="000D5AC4"/>
    <w:rsid w:val="000D7124"/>
    <w:rsid w:val="000D771C"/>
    <w:rsid w:val="000E189E"/>
    <w:rsid w:val="000E23CE"/>
    <w:rsid w:val="000E323B"/>
    <w:rsid w:val="000E3C81"/>
    <w:rsid w:val="000E3DFF"/>
    <w:rsid w:val="000E3F07"/>
    <w:rsid w:val="000E4D80"/>
    <w:rsid w:val="000E5529"/>
    <w:rsid w:val="000E57ED"/>
    <w:rsid w:val="000E5B36"/>
    <w:rsid w:val="000E5CDB"/>
    <w:rsid w:val="000E6EC7"/>
    <w:rsid w:val="000E7C1F"/>
    <w:rsid w:val="000E7E47"/>
    <w:rsid w:val="000F0BDC"/>
    <w:rsid w:val="000F11B9"/>
    <w:rsid w:val="000F2134"/>
    <w:rsid w:val="000F4D85"/>
    <w:rsid w:val="000F5135"/>
    <w:rsid w:val="0010100F"/>
    <w:rsid w:val="00104B43"/>
    <w:rsid w:val="00104BDF"/>
    <w:rsid w:val="0010579D"/>
    <w:rsid w:val="00105AC6"/>
    <w:rsid w:val="00107651"/>
    <w:rsid w:val="001117DA"/>
    <w:rsid w:val="00111ADA"/>
    <w:rsid w:val="00111B05"/>
    <w:rsid w:val="00111C21"/>
    <w:rsid w:val="00111EA8"/>
    <w:rsid w:val="00112434"/>
    <w:rsid w:val="0011273A"/>
    <w:rsid w:val="0011595D"/>
    <w:rsid w:val="00116991"/>
    <w:rsid w:val="001211A8"/>
    <w:rsid w:val="00121453"/>
    <w:rsid w:val="00121ED3"/>
    <w:rsid w:val="001221FA"/>
    <w:rsid w:val="0012253D"/>
    <w:rsid w:val="00122BC7"/>
    <w:rsid w:val="00123973"/>
    <w:rsid w:val="00123A9B"/>
    <w:rsid w:val="00123FD3"/>
    <w:rsid w:val="00125666"/>
    <w:rsid w:val="00125EA4"/>
    <w:rsid w:val="00126A4D"/>
    <w:rsid w:val="00126DDC"/>
    <w:rsid w:val="00127C44"/>
    <w:rsid w:val="00127F96"/>
    <w:rsid w:val="00131F8E"/>
    <w:rsid w:val="00133211"/>
    <w:rsid w:val="00133566"/>
    <w:rsid w:val="0013380E"/>
    <w:rsid w:val="00133A0B"/>
    <w:rsid w:val="00133AEC"/>
    <w:rsid w:val="00133EB6"/>
    <w:rsid w:val="00135E98"/>
    <w:rsid w:val="0013676D"/>
    <w:rsid w:val="001371DB"/>
    <w:rsid w:val="0013775A"/>
    <w:rsid w:val="00137EEC"/>
    <w:rsid w:val="0014072B"/>
    <w:rsid w:val="00140CAF"/>
    <w:rsid w:val="00142D80"/>
    <w:rsid w:val="00143376"/>
    <w:rsid w:val="001454E2"/>
    <w:rsid w:val="001532A6"/>
    <w:rsid w:val="00153695"/>
    <w:rsid w:val="00154202"/>
    <w:rsid w:val="00155E85"/>
    <w:rsid w:val="00156359"/>
    <w:rsid w:val="00156C15"/>
    <w:rsid w:val="00157C06"/>
    <w:rsid w:val="00161A99"/>
    <w:rsid w:val="00162A85"/>
    <w:rsid w:val="00163211"/>
    <w:rsid w:val="001634C1"/>
    <w:rsid w:val="00164F23"/>
    <w:rsid w:val="00165622"/>
    <w:rsid w:val="00167608"/>
    <w:rsid w:val="001704AB"/>
    <w:rsid w:val="00171594"/>
    <w:rsid w:val="001734EA"/>
    <w:rsid w:val="00173B11"/>
    <w:rsid w:val="00173DFA"/>
    <w:rsid w:val="00174280"/>
    <w:rsid w:val="00174DE7"/>
    <w:rsid w:val="00175B8F"/>
    <w:rsid w:val="00176EB0"/>
    <w:rsid w:val="00177AFF"/>
    <w:rsid w:val="001804C2"/>
    <w:rsid w:val="00180720"/>
    <w:rsid w:val="00180728"/>
    <w:rsid w:val="00180879"/>
    <w:rsid w:val="00180E96"/>
    <w:rsid w:val="00183BCE"/>
    <w:rsid w:val="00185BA9"/>
    <w:rsid w:val="001900E0"/>
    <w:rsid w:val="00190597"/>
    <w:rsid w:val="00191345"/>
    <w:rsid w:val="00193A15"/>
    <w:rsid w:val="00193CD9"/>
    <w:rsid w:val="001946E9"/>
    <w:rsid w:val="00194B73"/>
    <w:rsid w:val="00194D87"/>
    <w:rsid w:val="00195E70"/>
    <w:rsid w:val="00197180"/>
    <w:rsid w:val="00197550"/>
    <w:rsid w:val="001975CD"/>
    <w:rsid w:val="001A1E67"/>
    <w:rsid w:val="001A2B22"/>
    <w:rsid w:val="001A5808"/>
    <w:rsid w:val="001A58AD"/>
    <w:rsid w:val="001A5ED5"/>
    <w:rsid w:val="001A63B3"/>
    <w:rsid w:val="001A64DE"/>
    <w:rsid w:val="001B0B59"/>
    <w:rsid w:val="001B0CDB"/>
    <w:rsid w:val="001B11DA"/>
    <w:rsid w:val="001B1F09"/>
    <w:rsid w:val="001B2D22"/>
    <w:rsid w:val="001B5925"/>
    <w:rsid w:val="001B5C77"/>
    <w:rsid w:val="001B5D9E"/>
    <w:rsid w:val="001B7128"/>
    <w:rsid w:val="001C0A1D"/>
    <w:rsid w:val="001C394F"/>
    <w:rsid w:val="001C3AFE"/>
    <w:rsid w:val="001C49E4"/>
    <w:rsid w:val="001C4DE0"/>
    <w:rsid w:val="001C6386"/>
    <w:rsid w:val="001C7776"/>
    <w:rsid w:val="001D069E"/>
    <w:rsid w:val="001D0CCB"/>
    <w:rsid w:val="001D131A"/>
    <w:rsid w:val="001D2CE8"/>
    <w:rsid w:val="001D2D32"/>
    <w:rsid w:val="001D3A8C"/>
    <w:rsid w:val="001D4A05"/>
    <w:rsid w:val="001D5A37"/>
    <w:rsid w:val="001D6276"/>
    <w:rsid w:val="001D6CEA"/>
    <w:rsid w:val="001D7A0D"/>
    <w:rsid w:val="001E069A"/>
    <w:rsid w:val="001E1F4F"/>
    <w:rsid w:val="001E2A5B"/>
    <w:rsid w:val="001E3B6A"/>
    <w:rsid w:val="001E3CE6"/>
    <w:rsid w:val="001E6970"/>
    <w:rsid w:val="001E7E76"/>
    <w:rsid w:val="001F05F6"/>
    <w:rsid w:val="001F2E4F"/>
    <w:rsid w:val="001F3B9B"/>
    <w:rsid w:val="001F467A"/>
    <w:rsid w:val="001F46E9"/>
    <w:rsid w:val="001F6229"/>
    <w:rsid w:val="001F708E"/>
    <w:rsid w:val="00201BCD"/>
    <w:rsid w:val="00201CED"/>
    <w:rsid w:val="00201EAA"/>
    <w:rsid w:val="00202C07"/>
    <w:rsid w:val="00204ABE"/>
    <w:rsid w:val="00204D64"/>
    <w:rsid w:val="00205C1C"/>
    <w:rsid w:val="002066DD"/>
    <w:rsid w:val="0020772A"/>
    <w:rsid w:val="00207EBC"/>
    <w:rsid w:val="0021266B"/>
    <w:rsid w:val="002131A2"/>
    <w:rsid w:val="00214B25"/>
    <w:rsid w:val="00215BAD"/>
    <w:rsid w:val="00215CDE"/>
    <w:rsid w:val="00215EDE"/>
    <w:rsid w:val="0021737F"/>
    <w:rsid w:val="00217F1C"/>
    <w:rsid w:val="00220C09"/>
    <w:rsid w:val="002212CC"/>
    <w:rsid w:val="00221D7D"/>
    <w:rsid w:val="00222EFA"/>
    <w:rsid w:val="002246F6"/>
    <w:rsid w:val="002251D0"/>
    <w:rsid w:val="002251E9"/>
    <w:rsid w:val="0022636C"/>
    <w:rsid w:val="00230044"/>
    <w:rsid w:val="00231E43"/>
    <w:rsid w:val="00231F1D"/>
    <w:rsid w:val="0023236C"/>
    <w:rsid w:val="00232A89"/>
    <w:rsid w:val="00233125"/>
    <w:rsid w:val="00233612"/>
    <w:rsid w:val="0023462E"/>
    <w:rsid w:val="0023490B"/>
    <w:rsid w:val="00236F9B"/>
    <w:rsid w:val="002373E1"/>
    <w:rsid w:val="00237945"/>
    <w:rsid w:val="00240FB1"/>
    <w:rsid w:val="002410BF"/>
    <w:rsid w:val="0024384D"/>
    <w:rsid w:val="00245715"/>
    <w:rsid w:val="00245DF8"/>
    <w:rsid w:val="00250FB0"/>
    <w:rsid w:val="002511FE"/>
    <w:rsid w:val="00251308"/>
    <w:rsid w:val="00252791"/>
    <w:rsid w:val="0025338A"/>
    <w:rsid w:val="00254A68"/>
    <w:rsid w:val="002559A6"/>
    <w:rsid w:val="00260F56"/>
    <w:rsid w:val="0026148D"/>
    <w:rsid w:val="002647A4"/>
    <w:rsid w:val="00264B9C"/>
    <w:rsid w:val="00266786"/>
    <w:rsid w:val="00267885"/>
    <w:rsid w:val="00267961"/>
    <w:rsid w:val="00267B33"/>
    <w:rsid w:val="002704F8"/>
    <w:rsid w:val="00270BA9"/>
    <w:rsid w:val="0027335A"/>
    <w:rsid w:val="00273606"/>
    <w:rsid w:val="00274B36"/>
    <w:rsid w:val="002751FD"/>
    <w:rsid w:val="00275334"/>
    <w:rsid w:val="00280DC0"/>
    <w:rsid w:val="002820CD"/>
    <w:rsid w:val="00282848"/>
    <w:rsid w:val="00282991"/>
    <w:rsid w:val="00283D40"/>
    <w:rsid w:val="0028493A"/>
    <w:rsid w:val="00286999"/>
    <w:rsid w:val="00286D52"/>
    <w:rsid w:val="00291950"/>
    <w:rsid w:val="002934D3"/>
    <w:rsid w:val="0029385E"/>
    <w:rsid w:val="00294999"/>
    <w:rsid w:val="00294D11"/>
    <w:rsid w:val="0029519B"/>
    <w:rsid w:val="00297036"/>
    <w:rsid w:val="002A0155"/>
    <w:rsid w:val="002A0DD7"/>
    <w:rsid w:val="002A0DF6"/>
    <w:rsid w:val="002A1BF3"/>
    <w:rsid w:val="002A2EFA"/>
    <w:rsid w:val="002A36AA"/>
    <w:rsid w:val="002A3F73"/>
    <w:rsid w:val="002A40AA"/>
    <w:rsid w:val="002A5824"/>
    <w:rsid w:val="002A5BD4"/>
    <w:rsid w:val="002B0DC9"/>
    <w:rsid w:val="002B19BC"/>
    <w:rsid w:val="002B212E"/>
    <w:rsid w:val="002B2497"/>
    <w:rsid w:val="002B2D5D"/>
    <w:rsid w:val="002B2EC5"/>
    <w:rsid w:val="002B4FF8"/>
    <w:rsid w:val="002B51D0"/>
    <w:rsid w:val="002B5347"/>
    <w:rsid w:val="002B57AB"/>
    <w:rsid w:val="002B6536"/>
    <w:rsid w:val="002C0D2A"/>
    <w:rsid w:val="002C330A"/>
    <w:rsid w:val="002C39BA"/>
    <w:rsid w:val="002C4709"/>
    <w:rsid w:val="002C476A"/>
    <w:rsid w:val="002C50CD"/>
    <w:rsid w:val="002C5CB9"/>
    <w:rsid w:val="002D0FCD"/>
    <w:rsid w:val="002D164A"/>
    <w:rsid w:val="002D2AD5"/>
    <w:rsid w:val="002D2E9E"/>
    <w:rsid w:val="002D2F66"/>
    <w:rsid w:val="002D345E"/>
    <w:rsid w:val="002D40FC"/>
    <w:rsid w:val="002D46FA"/>
    <w:rsid w:val="002D5527"/>
    <w:rsid w:val="002E04D9"/>
    <w:rsid w:val="002E1E29"/>
    <w:rsid w:val="002E4A51"/>
    <w:rsid w:val="002E6064"/>
    <w:rsid w:val="002E7A12"/>
    <w:rsid w:val="002F10D5"/>
    <w:rsid w:val="002F1A11"/>
    <w:rsid w:val="002F2E9D"/>
    <w:rsid w:val="002F317F"/>
    <w:rsid w:val="002F3CE3"/>
    <w:rsid w:val="002F46EB"/>
    <w:rsid w:val="002F6CA6"/>
    <w:rsid w:val="00302C4E"/>
    <w:rsid w:val="00302F21"/>
    <w:rsid w:val="00303780"/>
    <w:rsid w:val="00303C8F"/>
    <w:rsid w:val="00304656"/>
    <w:rsid w:val="00304DA4"/>
    <w:rsid w:val="00306002"/>
    <w:rsid w:val="003063B6"/>
    <w:rsid w:val="00306EA2"/>
    <w:rsid w:val="0030774D"/>
    <w:rsid w:val="00311B4D"/>
    <w:rsid w:val="00312882"/>
    <w:rsid w:val="0031571C"/>
    <w:rsid w:val="003160AC"/>
    <w:rsid w:val="00317260"/>
    <w:rsid w:val="003174B4"/>
    <w:rsid w:val="00317846"/>
    <w:rsid w:val="0032008C"/>
    <w:rsid w:val="003202DD"/>
    <w:rsid w:val="003213F4"/>
    <w:rsid w:val="00321A78"/>
    <w:rsid w:val="00322975"/>
    <w:rsid w:val="003231BB"/>
    <w:rsid w:val="003234F8"/>
    <w:rsid w:val="00324C1D"/>
    <w:rsid w:val="00324E8F"/>
    <w:rsid w:val="00330733"/>
    <w:rsid w:val="00331040"/>
    <w:rsid w:val="00331479"/>
    <w:rsid w:val="00331640"/>
    <w:rsid w:val="0033300E"/>
    <w:rsid w:val="003335B9"/>
    <w:rsid w:val="00333632"/>
    <w:rsid w:val="0033364D"/>
    <w:rsid w:val="00335033"/>
    <w:rsid w:val="00335C03"/>
    <w:rsid w:val="00344080"/>
    <w:rsid w:val="00346FF1"/>
    <w:rsid w:val="00350E2C"/>
    <w:rsid w:val="00350EFB"/>
    <w:rsid w:val="00352463"/>
    <w:rsid w:val="00353C83"/>
    <w:rsid w:val="003544B2"/>
    <w:rsid w:val="003567AD"/>
    <w:rsid w:val="003574CF"/>
    <w:rsid w:val="00360750"/>
    <w:rsid w:val="003610B4"/>
    <w:rsid w:val="003618A9"/>
    <w:rsid w:val="003623F8"/>
    <w:rsid w:val="00362960"/>
    <w:rsid w:val="0036298B"/>
    <w:rsid w:val="00362E4C"/>
    <w:rsid w:val="00363496"/>
    <w:rsid w:val="00363690"/>
    <w:rsid w:val="00364353"/>
    <w:rsid w:val="00364AB7"/>
    <w:rsid w:val="00364E2A"/>
    <w:rsid w:val="0036648D"/>
    <w:rsid w:val="00366ABD"/>
    <w:rsid w:val="00366B2D"/>
    <w:rsid w:val="003671BB"/>
    <w:rsid w:val="00367599"/>
    <w:rsid w:val="003676B8"/>
    <w:rsid w:val="00371CDD"/>
    <w:rsid w:val="00372675"/>
    <w:rsid w:val="0037383D"/>
    <w:rsid w:val="00373D15"/>
    <w:rsid w:val="00374C8A"/>
    <w:rsid w:val="00374E18"/>
    <w:rsid w:val="00377525"/>
    <w:rsid w:val="00381FBF"/>
    <w:rsid w:val="00382245"/>
    <w:rsid w:val="003829BB"/>
    <w:rsid w:val="00382C40"/>
    <w:rsid w:val="00383EA3"/>
    <w:rsid w:val="003853CC"/>
    <w:rsid w:val="00387474"/>
    <w:rsid w:val="00387709"/>
    <w:rsid w:val="003877FB"/>
    <w:rsid w:val="003907C0"/>
    <w:rsid w:val="00391579"/>
    <w:rsid w:val="00392939"/>
    <w:rsid w:val="0039327B"/>
    <w:rsid w:val="00394E1E"/>
    <w:rsid w:val="00396765"/>
    <w:rsid w:val="003A030A"/>
    <w:rsid w:val="003A108B"/>
    <w:rsid w:val="003A1577"/>
    <w:rsid w:val="003A1886"/>
    <w:rsid w:val="003A18A3"/>
    <w:rsid w:val="003A2ABA"/>
    <w:rsid w:val="003A306A"/>
    <w:rsid w:val="003A41B1"/>
    <w:rsid w:val="003A5382"/>
    <w:rsid w:val="003A5877"/>
    <w:rsid w:val="003A6AE0"/>
    <w:rsid w:val="003A758D"/>
    <w:rsid w:val="003B00E7"/>
    <w:rsid w:val="003B023A"/>
    <w:rsid w:val="003B069B"/>
    <w:rsid w:val="003B10F7"/>
    <w:rsid w:val="003B149E"/>
    <w:rsid w:val="003B4D5D"/>
    <w:rsid w:val="003B70E8"/>
    <w:rsid w:val="003C0CC3"/>
    <w:rsid w:val="003C1E50"/>
    <w:rsid w:val="003C2200"/>
    <w:rsid w:val="003C3CAC"/>
    <w:rsid w:val="003C48E7"/>
    <w:rsid w:val="003C6790"/>
    <w:rsid w:val="003C75B0"/>
    <w:rsid w:val="003C7FB1"/>
    <w:rsid w:val="003D384B"/>
    <w:rsid w:val="003D4B9F"/>
    <w:rsid w:val="003D5B56"/>
    <w:rsid w:val="003D615C"/>
    <w:rsid w:val="003D64D3"/>
    <w:rsid w:val="003D7B86"/>
    <w:rsid w:val="003E1E47"/>
    <w:rsid w:val="003E4E77"/>
    <w:rsid w:val="003E59A8"/>
    <w:rsid w:val="003E5C0A"/>
    <w:rsid w:val="003F1E41"/>
    <w:rsid w:val="003F286B"/>
    <w:rsid w:val="003F2F31"/>
    <w:rsid w:val="003F4847"/>
    <w:rsid w:val="003F6919"/>
    <w:rsid w:val="004005CD"/>
    <w:rsid w:val="00400609"/>
    <w:rsid w:val="0040218E"/>
    <w:rsid w:val="0040245D"/>
    <w:rsid w:val="004032BC"/>
    <w:rsid w:val="0040489C"/>
    <w:rsid w:val="0040590B"/>
    <w:rsid w:val="0040729C"/>
    <w:rsid w:val="004073EA"/>
    <w:rsid w:val="00407E95"/>
    <w:rsid w:val="00407F88"/>
    <w:rsid w:val="0041023A"/>
    <w:rsid w:val="004105C3"/>
    <w:rsid w:val="00410620"/>
    <w:rsid w:val="00412BBA"/>
    <w:rsid w:val="00412FEE"/>
    <w:rsid w:val="0041300D"/>
    <w:rsid w:val="00413CAC"/>
    <w:rsid w:val="00414E77"/>
    <w:rsid w:val="00416C4B"/>
    <w:rsid w:val="00416DEE"/>
    <w:rsid w:val="00420030"/>
    <w:rsid w:val="0042016B"/>
    <w:rsid w:val="00420CA5"/>
    <w:rsid w:val="004213FD"/>
    <w:rsid w:val="004229FA"/>
    <w:rsid w:val="00423D38"/>
    <w:rsid w:val="00426317"/>
    <w:rsid w:val="0042680C"/>
    <w:rsid w:val="00426F17"/>
    <w:rsid w:val="004309FE"/>
    <w:rsid w:val="00431504"/>
    <w:rsid w:val="004330C7"/>
    <w:rsid w:val="0043352F"/>
    <w:rsid w:val="00433B83"/>
    <w:rsid w:val="00434E1C"/>
    <w:rsid w:val="004375D6"/>
    <w:rsid w:val="004400A7"/>
    <w:rsid w:val="00440769"/>
    <w:rsid w:val="00444B61"/>
    <w:rsid w:val="00445955"/>
    <w:rsid w:val="00445BEA"/>
    <w:rsid w:val="00446856"/>
    <w:rsid w:val="00446B8C"/>
    <w:rsid w:val="00446D98"/>
    <w:rsid w:val="0044737E"/>
    <w:rsid w:val="00450A9F"/>
    <w:rsid w:val="00450C92"/>
    <w:rsid w:val="004518A8"/>
    <w:rsid w:val="00452403"/>
    <w:rsid w:val="00453BF5"/>
    <w:rsid w:val="00457A50"/>
    <w:rsid w:val="00461779"/>
    <w:rsid w:val="00462AB7"/>
    <w:rsid w:val="004668F2"/>
    <w:rsid w:val="004704C5"/>
    <w:rsid w:val="00470A50"/>
    <w:rsid w:val="00471335"/>
    <w:rsid w:val="004723E4"/>
    <w:rsid w:val="004726D9"/>
    <w:rsid w:val="00473BD1"/>
    <w:rsid w:val="004743D8"/>
    <w:rsid w:val="004750D9"/>
    <w:rsid w:val="004759A0"/>
    <w:rsid w:val="00475D03"/>
    <w:rsid w:val="00476B7B"/>
    <w:rsid w:val="00476C41"/>
    <w:rsid w:val="0047735C"/>
    <w:rsid w:val="004778ED"/>
    <w:rsid w:val="00480A11"/>
    <w:rsid w:val="00484618"/>
    <w:rsid w:val="00490697"/>
    <w:rsid w:val="0049125C"/>
    <w:rsid w:val="00491C78"/>
    <w:rsid w:val="004953F6"/>
    <w:rsid w:val="004968ED"/>
    <w:rsid w:val="00496BA2"/>
    <w:rsid w:val="004A0D52"/>
    <w:rsid w:val="004A0E7E"/>
    <w:rsid w:val="004A0E83"/>
    <w:rsid w:val="004A1A3E"/>
    <w:rsid w:val="004A2E5C"/>
    <w:rsid w:val="004A3045"/>
    <w:rsid w:val="004A3267"/>
    <w:rsid w:val="004A33AB"/>
    <w:rsid w:val="004A4869"/>
    <w:rsid w:val="004A55F8"/>
    <w:rsid w:val="004A5F12"/>
    <w:rsid w:val="004A67D9"/>
    <w:rsid w:val="004A6EC9"/>
    <w:rsid w:val="004B10E0"/>
    <w:rsid w:val="004B1E63"/>
    <w:rsid w:val="004B1EF9"/>
    <w:rsid w:val="004B20DB"/>
    <w:rsid w:val="004B2D91"/>
    <w:rsid w:val="004B5737"/>
    <w:rsid w:val="004B5BF3"/>
    <w:rsid w:val="004B5DE3"/>
    <w:rsid w:val="004B6B34"/>
    <w:rsid w:val="004C27F2"/>
    <w:rsid w:val="004C3551"/>
    <w:rsid w:val="004C423A"/>
    <w:rsid w:val="004C5483"/>
    <w:rsid w:val="004C5522"/>
    <w:rsid w:val="004C5B2F"/>
    <w:rsid w:val="004C5B30"/>
    <w:rsid w:val="004C5EEA"/>
    <w:rsid w:val="004C6BDE"/>
    <w:rsid w:val="004C753D"/>
    <w:rsid w:val="004D0049"/>
    <w:rsid w:val="004D00F9"/>
    <w:rsid w:val="004D0A95"/>
    <w:rsid w:val="004D0F8F"/>
    <w:rsid w:val="004D1C7D"/>
    <w:rsid w:val="004D4D3C"/>
    <w:rsid w:val="004D4D88"/>
    <w:rsid w:val="004D531A"/>
    <w:rsid w:val="004D5E34"/>
    <w:rsid w:val="004E02F2"/>
    <w:rsid w:val="004E07F2"/>
    <w:rsid w:val="004E0BEC"/>
    <w:rsid w:val="004E222A"/>
    <w:rsid w:val="004E2448"/>
    <w:rsid w:val="004E2C2D"/>
    <w:rsid w:val="004E43E9"/>
    <w:rsid w:val="004E45FC"/>
    <w:rsid w:val="004E4DA0"/>
    <w:rsid w:val="004E5A4A"/>
    <w:rsid w:val="004E5D34"/>
    <w:rsid w:val="004E7204"/>
    <w:rsid w:val="004F052D"/>
    <w:rsid w:val="004F120E"/>
    <w:rsid w:val="004F171D"/>
    <w:rsid w:val="004F3184"/>
    <w:rsid w:val="004F3B7C"/>
    <w:rsid w:val="004F3F6F"/>
    <w:rsid w:val="004F4212"/>
    <w:rsid w:val="004F4B17"/>
    <w:rsid w:val="004F640E"/>
    <w:rsid w:val="004F692A"/>
    <w:rsid w:val="00500427"/>
    <w:rsid w:val="005008B7"/>
    <w:rsid w:val="00501EE9"/>
    <w:rsid w:val="00502508"/>
    <w:rsid w:val="00502629"/>
    <w:rsid w:val="00502A8D"/>
    <w:rsid w:val="00503769"/>
    <w:rsid w:val="00503A24"/>
    <w:rsid w:val="00503A95"/>
    <w:rsid w:val="005044FE"/>
    <w:rsid w:val="005049F0"/>
    <w:rsid w:val="00504C05"/>
    <w:rsid w:val="005052F6"/>
    <w:rsid w:val="00505871"/>
    <w:rsid w:val="00507691"/>
    <w:rsid w:val="005104AC"/>
    <w:rsid w:val="005109D2"/>
    <w:rsid w:val="00510F2B"/>
    <w:rsid w:val="00511282"/>
    <w:rsid w:val="00511B08"/>
    <w:rsid w:val="00511CBE"/>
    <w:rsid w:val="00513620"/>
    <w:rsid w:val="00513D5D"/>
    <w:rsid w:val="00513FE3"/>
    <w:rsid w:val="005147AC"/>
    <w:rsid w:val="00517C92"/>
    <w:rsid w:val="005206BA"/>
    <w:rsid w:val="0052112F"/>
    <w:rsid w:val="00522B2D"/>
    <w:rsid w:val="005237C3"/>
    <w:rsid w:val="005240DF"/>
    <w:rsid w:val="00525545"/>
    <w:rsid w:val="005270E1"/>
    <w:rsid w:val="00531432"/>
    <w:rsid w:val="0053309C"/>
    <w:rsid w:val="00534155"/>
    <w:rsid w:val="00534AC6"/>
    <w:rsid w:val="0053591C"/>
    <w:rsid w:val="005360EC"/>
    <w:rsid w:val="005363AB"/>
    <w:rsid w:val="0053698A"/>
    <w:rsid w:val="005412CB"/>
    <w:rsid w:val="00541741"/>
    <w:rsid w:val="00542F06"/>
    <w:rsid w:val="0054381F"/>
    <w:rsid w:val="0054572C"/>
    <w:rsid w:val="00545EB5"/>
    <w:rsid w:val="0054605F"/>
    <w:rsid w:val="005472C7"/>
    <w:rsid w:val="005475F0"/>
    <w:rsid w:val="00553572"/>
    <w:rsid w:val="005550D9"/>
    <w:rsid w:val="00555202"/>
    <w:rsid w:val="00556A95"/>
    <w:rsid w:val="00562B95"/>
    <w:rsid w:val="005636BF"/>
    <w:rsid w:val="00566472"/>
    <w:rsid w:val="00566A7B"/>
    <w:rsid w:val="00566E22"/>
    <w:rsid w:val="00567090"/>
    <w:rsid w:val="005675BE"/>
    <w:rsid w:val="005715C9"/>
    <w:rsid w:val="00572269"/>
    <w:rsid w:val="005752FD"/>
    <w:rsid w:val="00575C8B"/>
    <w:rsid w:val="00576BE3"/>
    <w:rsid w:val="00576DE2"/>
    <w:rsid w:val="00577321"/>
    <w:rsid w:val="00582F70"/>
    <w:rsid w:val="00583CC9"/>
    <w:rsid w:val="00586A49"/>
    <w:rsid w:val="005902AD"/>
    <w:rsid w:val="00590596"/>
    <w:rsid w:val="005923DC"/>
    <w:rsid w:val="00593D11"/>
    <w:rsid w:val="005956EB"/>
    <w:rsid w:val="00595F39"/>
    <w:rsid w:val="00596ECB"/>
    <w:rsid w:val="005A03FE"/>
    <w:rsid w:val="005A251C"/>
    <w:rsid w:val="005A329B"/>
    <w:rsid w:val="005A3C17"/>
    <w:rsid w:val="005A4EF7"/>
    <w:rsid w:val="005A54F1"/>
    <w:rsid w:val="005A59E1"/>
    <w:rsid w:val="005A60E2"/>
    <w:rsid w:val="005A6427"/>
    <w:rsid w:val="005A6FE4"/>
    <w:rsid w:val="005A7C3C"/>
    <w:rsid w:val="005B16A7"/>
    <w:rsid w:val="005B255F"/>
    <w:rsid w:val="005B36D1"/>
    <w:rsid w:val="005B426C"/>
    <w:rsid w:val="005B4313"/>
    <w:rsid w:val="005B60BA"/>
    <w:rsid w:val="005C0D5C"/>
    <w:rsid w:val="005C1434"/>
    <w:rsid w:val="005C2BC0"/>
    <w:rsid w:val="005C33C9"/>
    <w:rsid w:val="005C4DBE"/>
    <w:rsid w:val="005C5025"/>
    <w:rsid w:val="005C5E94"/>
    <w:rsid w:val="005C5E9A"/>
    <w:rsid w:val="005C6A92"/>
    <w:rsid w:val="005D0DF2"/>
    <w:rsid w:val="005D15EC"/>
    <w:rsid w:val="005D3BAA"/>
    <w:rsid w:val="005D4D93"/>
    <w:rsid w:val="005D670A"/>
    <w:rsid w:val="005D7758"/>
    <w:rsid w:val="005E000F"/>
    <w:rsid w:val="005E1387"/>
    <w:rsid w:val="005E162B"/>
    <w:rsid w:val="005E163E"/>
    <w:rsid w:val="005E1A80"/>
    <w:rsid w:val="005E2EF4"/>
    <w:rsid w:val="005E3673"/>
    <w:rsid w:val="005E5F9A"/>
    <w:rsid w:val="005E6050"/>
    <w:rsid w:val="005E797C"/>
    <w:rsid w:val="005F0030"/>
    <w:rsid w:val="005F017D"/>
    <w:rsid w:val="005F3592"/>
    <w:rsid w:val="005F3D7F"/>
    <w:rsid w:val="005F7355"/>
    <w:rsid w:val="00601C80"/>
    <w:rsid w:val="00603042"/>
    <w:rsid w:val="0060315F"/>
    <w:rsid w:val="00603399"/>
    <w:rsid w:val="00604B62"/>
    <w:rsid w:val="006052B0"/>
    <w:rsid w:val="00605A2E"/>
    <w:rsid w:val="00605B6D"/>
    <w:rsid w:val="0060627E"/>
    <w:rsid w:val="006076C2"/>
    <w:rsid w:val="00610470"/>
    <w:rsid w:val="0061117E"/>
    <w:rsid w:val="00612874"/>
    <w:rsid w:val="0061425A"/>
    <w:rsid w:val="006150B4"/>
    <w:rsid w:val="0061556E"/>
    <w:rsid w:val="00617147"/>
    <w:rsid w:val="006172CE"/>
    <w:rsid w:val="006179ED"/>
    <w:rsid w:val="00617DB3"/>
    <w:rsid w:val="00621867"/>
    <w:rsid w:val="00623078"/>
    <w:rsid w:val="00623AC7"/>
    <w:rsid w:val="00623AE4"/>
    <w:rsid w:val="00623E93"/>
    <w:rsid w:val="006271B1"/>
    <w:rsid w:val="00630E49"/>
    <w:rsid w:val="00631975"/>
    <w:rsid w:val="006324E9"/>
    <w:rsid w:val="0063319E"/>
    <w:rsid w:val="006404D6"/>
    <w:rsid w:val="00641178"/>
    <w:rsid w:val="0064573A"/>
    <w:rsid w:val="006474F9"/>
    <w:rsid w:val="00647F02"/>
    <w:rsid w:val="0065013C"/>
    <w:rsid w:val="00652039"/>
    <w:rsid w:val="00655078"/>
    <w:rsid w:val="00655312"/>
    <w:rsid w:val="00656BFD"/>
    <w:rsid w:val="00657442"/>
    <w:rsid w:val="00660B25"/>
    <w:rsid w:val="006627B1"/>
    <w:rsid w:val="00664251"/>
    <w:rsid w:val="0066500C"/>
    <w:rsid w:val="006660D9"/>
    <w:rsid w:val="006660E1"/>
    <w:rsid w:val="00666705"/>
    <w:rsid w:val="00666984"/>
    <w:rsid w:val="00666A38"/>
    <w:rsid w:val="00666DE3"/>
    <w:rsid w:val="00667257"/>
    <w:rsid w:val="00667ACC"/>
    <w:rsid w:val="00673503"/>
    <w:rsid w:val="00674D65"/>
    <w:rsid w:val="006775B1"/>
    <w:rsid w:val="00677D22"/>
    <w:rsid w:val="00682329"/>
    <w:rsid w:val="00682D3C"/>
    <w:rsid w:val="00682F13"/>
    <w:rsid w:val="00683973"/>
    <w:rsid w:val="006872CC"/>
    <w:rsid w:val="00687A8E"/>
    <w:rsid w:val="00690729"/>
    <w:rsid w:val="00690FC3"/>
    <w:rsid w:val="00691F54"/>
    <w:rsid w:val="006934D3"/>
    <w:rsid w:val="00693912"/>
    <w:rsid w:val="00696236"/>
    <w:rsid w:val="006978E0"/>
    <w:rsid w:val="006A0EA0"/>
    <w:rsid w:val="006A2079"/>
    <w:rsid w:val="006A2846"/>
    <w:rsid w:val="006A2B5B"/>
    <w:rsid w:val="006A36B0"/>
    <w:rsid w:val="006A6123"/>
    <w:rsid w:val="006B022B"/>
    <w:rsid w:val="006B1D52"/>
    <w:rsid w:val="006B2438"/>
    <w:rsid w:val="006B27C9"/>
    <w:rsid w:val="006B2BA3"/>
    <w:rsid w:val="006B36C3"/>
    <w:rsid w:val="006B3B6C"/>
    <w:rsid w:val="006B5D3C"/>
    <w:rsid w:val="006C00CD"/>
    <w:rsid w:val="006C09F5"/>
    <w:rsid w:val="006C0CAA"/>
    <w:rsid w:val="006C1884"/>
    <w:rsid w:val="006C18C2"/>
    <w:rsid w:val="006C623E"/>
    <w:rsid w:val="006C7160"/>
    <w:rsid w:val="006C72E2"/>
    <w:rsid w:val="006C7AED"/>
    <w:rsid w:val="006C7BCA"/>
    <w:rsid w:val="006D23B4"/>
    <w:rsid w:val="006D29F1"/>
    <w:rsid w:val="006D2EC0"/>
    <w:rsid w:val="006D4D49"/>
    <w:rsid w:val="006D7A65"/>
    <w:rsid w:val="006D7EC9"/>
    <w:rsid w:val="006E1395"/>
    <w:rsid w:val="006E4CF8"/>
    <w:rsid w:val="006E551B"/>
    <w:rsid w:val="006E60F5"/>
    <w:rsid w:val="006E641D"/>
    <w:rsid w:val="006E6B0E"/>
    <w:rsid w:val="006E6B55"/>
    <w:rsid w:val="006F030F"/>
    <w:rsid w:val="006F1E9A"/>
    <w:rsid w:val="006F2DCA"/>
    <w:rsid w:val="006F57A5"/>
    <w:rsid w:val="006F5922"/>
    <w:rsid w:val="006F7260"/>
    <w:rsid w:val="006F739E"/>
    <w:rsid w:val="006F771F"/>
    <w:rsid w:val="006F7A76"/>
    <w:rsid w:val="006F7BA2"/>
    <w:rsid w:val="007000A3"/>
    <w:rsid w:val="00700ACC"/>
    <w:rsid w:val="00700C5A"/>
    <w:rsid w:val="00700ED8"/>
    <w:rsid w:val="0070126F"/>
    <w:rsid w:val="00701D70"/>
    <w:rsid w:val="00702E9D"/>
    <w:rsid w:val="00703083"/>
    <w:rsid w:val="00703470"/>
    <w:rsid w:val="0070428F"/>
    <w:rsid w:val="00705EDB"/>
    <w:rsid w:val="00706CBB"/>
    <w:rsid w:val="007075C6"/>
    <w:rsid w:val="00707FCC"/>
    <w:rsid w:val="00711E84"/>
    <w:rsid w:val="00712537"/>
    <w:rsid w:val="00712738"/>
    <w:rsid w:val="007130FA"/>
    <w:rsid w:val="007159F8"/>
    <w:rsid w:val="00717692"/>
    <w:rsid w:val="007204CD"/>
    <w:rsid w:val="00720F02"/>
    <w:rsid w:val="007214A3"/>
    <w:rsid w:val="00721D38"/>
    <w:rsid w:val="0072210C"/>
    <w:rsid w:val="00723DFC"/>
    <w:rsid w:val="00723F31"/>
    <w:rsid w:val="00725195"/>
    <w:rsid w:val="0072558C"/>
    <w:rsid w:val="00726252"/>
    <w:rsid w:val="0072658E"/>
    <w:rsid w:val="00726DD3"/>
    <w:rsid w:val="0073350A"/>
    <w:rsid w:val="007343E1"/>
    <w:rsid w:val="00736C7C"/>
    <w:rsid w:val="00740788"/>
    <w:rsid w:val="00740BCA"/>
    <w:rsid w:val="007412E6"/>
    <w:rsid w:val="00743BD9"/>
    <w:rsid w:val="00743E83"/>
    <w:rsid w:val="00744840"/>
    <w:rsid w:val="00745C50"/>
    <w:rsid w:val="00752465"/>
    <w:rsid w:val="00752EEA"/>
    <w:rsid w:val="00752F08"/>
    <w:rsid w:val="007537F0"/>
    <w:rsid w:val="00754AD8"/>
    <w:rsid w:val="007565BD"/>
    <w:rsid w:val="00756F80"/>
    <w:rsid w:val="00757098"/>
    <w:rsid w:val="00760C9E"/>
    <w:rsid w:val="007613AE"/>
    <w:rsid w:val="00761FC3"/>
    <w:rsid w:val="00763108"/>
    <w:rsid w:val="0076581E"/>
    <w:rsid w:val="00766997"/>
    <w:rsid w:val="007669D4"/>
    <w:rsid w:val="00767F8F"/>
    <w:rsid w:val="00770D26"/>
    <w:rsid w:val="00773014"/>
    <w:rsid w:val="00774714"/>
    <w:rsid w:val="007752BC"/>
    <w:rsid w:val="0077530C"/>
    <w:rsid w:val="0077531A"/>
    <w:rsid w:val="00775A60"/>
    <w:rsid w:val="007762A1"/>
    <w:rsid w:val="00776BDB"/>
    <w:rsid w:val="00777AD8"/>
    <w:rsid w:val="00780C51"/>
    <w:rsid w:val="00780EA7"/>
    <w:rsid w:val="0078157F"/>
    <w:rsid w:val="00783C37"/>
    <w:rsid w:val="00785102"/>
    <w:rsid w:val="007879E2"/>
    <w:rsid w:val="00790F70"/>
    <w:rsid w:val="00791337"/>
    <w:rsid w:val="0079140D"/>
    <w:rsid w:val="00791B44"/>
    <w:rsid w:val="00792753"/>
    <w:rsid w:val="007929A0"/>
    <w:rsid w:val="007935E3"/>
    <w:rsid w:val="00795090"/>
    <w:rsid w:val="00795D0D"/>
    <w:rsid w:val="007962A5"/>
    <w:rsid w:val="00796609"/>
    <w:rsid w:val="00797195"/>
    <w:rsid w:val="007971F5"/>
    <w:rsid w:val="007974F3"/>
    <w:rsid w:val="00797F19"/>
    <w:rsid w:val="007A2BCA"/>
    <w:rsid w:val="007A41AE"/>
    <w:rsid w:val="007A4633"/>
    <w:rsid w:val="007A46E6"/>
    <w:rsid w:val="007A493B"/>
    <w:rsid w:val="007A4BCE"/>
    <w:rsid w:val="007A4E5D"/>
    <w:rsid w:val="007A53AB"/>
    <w:rsid w:val="007A5649"/>
    <w:rsid w:val="007A6D45"/>
    <w:rsid w:val="007B2B77"/>
    <w:rsid w:val="007B3A25"/>
    <w:rsid w:val="007B3EF0"/>
    <w:rsid w:val="007B4658"/>
    <w:rsid w:val="007B4E28"/>
    <w:rsid w:val="007B5E9B"/>
    <w:rsid w:val="007B6802"/>
    <w:rsid w:val="007B6A7A"/>
    <w:rsid w:val="007B7AFC"/>
    <w:rsid w:val="007C0F31"/>
    <w:rsid w:val="007C14CC"/>
    <w:rsid w:val="007C1AE0"/>
    <w:rsid w:val="007C207A"/>
    <w:rsid w:val="007C299A"/>
    <w:rsid w:val="007C2C13"/>
    <w:rsid w:val="007C3980"/>
    <w:rsid w:val="007C45EA"/>
    <w:rsid w:val="007C497D"/>
    <w:rsid w:val="007C5A0F"/>
    <w:rsid w:val="007C6798"/>
    <w:rsid w:val="007C7B4E"/>
    <w:rsid w:val="007C7D1B"/>
    <w:rsid w:val="007C7D37"/>
    <w:rsid w:val="007D04B6"/>
    <w:rsid w:val="007D0B0A"/>
    <w:rsid w:val="007D0F83"/>
    <w:rsid w:val="007D13AE"/>
    <w:rsid w:val="007D171B"/>
    <w:rsid w:val="007D1F11"/>
    <w:rsid w:val="007D27CA"/>
    <w:rsid w:val="007D3A69"/>
    <w:rsid w:val="007D480B"/>
    <w:rsid w:val="007D4B89"/>
    <w:rsid w:val="007D56D7"/>
    <w:rsid w:val="007D5CBB"/>
    <w:rsid w:val="007D5E9C"/>
    <w:rsid w:val="007D76FE"/>
    <w:rsid w:val="007E0112"/>
    <w:rsid w:val="007E0337"/>
    <w:rsid w:val="007E1714"/>
    <w:rsid w:val="007E2D86"/>
    <w:rsid w:val="007E3A56"/>
    <w:rsid w:val="007E43C5"/>
    <w:rsid w:val="007E5101"/>
    <w:rsid w:val="007E61E5"/>
    <w:rsid w:val="007E685C"/>
    <w:rsid w:val="007F036D"/>
    <w:rsid w:val="007F0EDC"/>
    <w:rsid w:val="007F108D"/>
    <w:rsid w:val="007F20E1"/>
    <w:rsid w:val="007F23FD"/>
    <w:rsid w:val="007F41F8"/>
    <w:rsid w:val="007F4FE4"/>
    <w:rsid w:val="007F54AB"/>
    <w:rsid w:val="00801BBB"/>
    <w:rsid w:val="00803C81"/>
    <w:rsid w:val="008042F6"/>
    <w:rsid w:val="00804CBB"/>
    <w:rsid w:val="00804F6B"/>
    <w:rsid w:val="00805D91"/>
    <w:rsid w:val="008065F3"/>
    <w:rsid w:val="00811249"/>
    <w:rsid w:val="008159BE"/>
    <w:rsid w:val="00816DB8"/>
    <w:rsid w:val="008175CF"/>
    <w:rsid w:val="00820249"/>
    <w:rsid w:val="00820479"/>
    <w:rsid w:val="008236D5"/>
    <w:rsid w:val="00825B15"/>
    <w:rsid w:val="00825D02"/>
    <w:rsid w:val="00825F00"/>
    <w:rsid w:val="00830569"/>
    <w:rsid w:val="00831359"/>
    <w:rsid w:val="00831402"/>
    <w:rsid w:val="00833689"/>
    <w:rsid w:val="00834A86"/>
    <w:rsid w:val="00835CC7"/>
    <w:rsid w:val="00836425"/>
    <w:rsid w:val="00837C5E"/>
    <w:rsid w:val="00837D06"/>
    <w:rsid w:val="0084062F"/>
    <w:rsid w:val="008417A4"/>
    <w:rsid w:val="00841CC1"/>
    <w:rsid w:val="008422E9"/>
    <w:rsid w:val="008424C0"/>
    <w:rsid w:val="00842E06"/>
    <w:rsid w:val="00842E2E"/>
    <w:rsid w:val="00844846"/>
    <w:rsid w:val="00844B68"/>
    <w:rsid w:val="00846199"/>
    <w:rsid w:val="00846CAC"/>
    <w:rsid w:val="008475EA"/>
    <w:rsid w:val="008477AE"/>
    <w:rsid w:val="00847B67"/>
    <w:rsid w:val="008527B2"/>
    <w:rsid w:val="0085372A"/>
    <w:rsid w:val="00854DE5"/>
    <w:rsid w:val="00855166"/>
    <w:rsid w:val="008552C5"/>
    <w:rsid w:val="00856F41"/>
    <w:rsid w:val="008579CA"/>
    <w:rsid w:val="008601A3"/>
    <w:rsid w:val="008612D0"/>
    <w:rsid w:val="008621C4"/>
    <w:rsid w:val="00862794"/>
    <w:rsid w:val="0086349D"/>
    <w:rsid w:val="008641DB"/>
    <w:rsid w:val="008656E6"/>
    <w:rsid w:val="00865D0F"/>
    <w:rsid w:val="008679AC"/>
    <w:rsid w:val="00870534"/>
    <w:rsid w:val="00872D30"/>
    <w:rsid w:val="00873482"/>
    <w:rsid w:val="00873674"/>
    <w:rsid w:val="0087595A"/>
    <w:rsid w:val="00875C49"/>
    <w:rsid w:val="00875EC6"/>
    <w:rsid w:val="0087618A"/>
    <w:rsid w:val="00880F31"/>
    <w:rsid w:val="00881EA6"/>
    <w:rsid w:val="00882710"/>
    <w:rsid w:val="008832D2"/>
    <w:rsid w:val="00883CD3"/>
    <w:rsid w:val="00884321"/>
    <w:rsid w:val="00884BEC"/>
    <w:rsid w:val="00885B6D"/>
    <w:rsid w:val="00885FA7"/>
    <w:rsid w:val="00887405"/>
    <w:rsid w:val="0089126E"/>
    <w:rsid w:val="0089202A"/>
    <w:rsid w:val="008926B5"/>
    <w:rsid w:val="00892829"/>
    <w:rsid w:val="0089404E"/>
    <w:rsid w:val="0089705A"/>
    <w:rsid w:val="0089730C"/>
    <w:rsid w:val="008975FF"/>
    <w:rsid w:val="00897E55"/>
    <w:rsid w:val="00897EBC"/>
    <w:rsid w:val="008A0B1E"/>
    <w:rsid w:val="008A346F"/>
    <w:rsid w:val="008A4656"/>
    <w:rsid w:val="008A65AA"/>
    <w:rsid w:val="008A66D6"/>
    <w:rsid w:val="008A6FE5"/>
    <w:rsid w:val="008A757D"/>
    <w:rsid w:val="008B1C5B"/>
    <w:rsid w:val="008B301D"/>
    <w:rsid w:val="008B5F19"/>
    <w:rsid w:val="008B613F"/>
    <w:rsid w:val="008B636C"/>
    <w:rsid w:val="008C3445"/>
    <w:rsid w:val="008C3456"/>
    <w:rsid w:val="008C5184"/>
    <w:rsid w:val="008C65EB"/>
    <w:rsid w:val="008C6D16"/>
    <w:rsid w:val="008C6D65"/>
    <w:rsid w:val="008D01AB"/>
    <w:rsid w:val="008D14E6"/>
    <w:rsid w:val="008D3B40"/>
    <w:rsid w:val="008D44F1"/>
    <w:rsid w:val="008D4F7E"/>
    <w:rsid w:val="008D54DF"/>
    <w:rsid w:val="008D5B02"/>
    <w:rsid w:val="008E1162"/>
    <w:rsid w:val="008E12EF"/>
    <w:rsid w:val="008E3DC8"/>
    <w:rsid w:val="008E44C4"/>
    <w:rsid w:val="008E5390"/>
    <w:rsid w:val="008E7925"/>
    <w:rsid w:val="008F0952"/>
    <w:rsid w:val="008F18F3"/>
    <w:rsid w:val="008F501A"/>
    <w:rsid w:val="008F5818"/>
    <w:rsid w:val="008F6366"/>
    <w:rsid w:val="008F6BE2"/>
    <w:rsid w:val="008F7563"/>
    <w:rsid w:val="00904174"/>
    <w:rsid w:val="009045A9"/>
    <w:rsid w:val="0090645C"/>
    <w:rsid w:val="00906FAD"/>
    <w:rsid w:val="00907066"/>
    <w:rsid w:val="00907DF7"/>
    <w:rsid w:val="0091109A"/>
    <w:rsid w:val="009110E1"/>
    <w:rsid w:val="00912AB1"/>
    <w:rsid w:val="00913167"/>
    <w:rsid w:val="009137DF"/>
    <w:rsid w:val="00914409"/>
    <w:rsid w:val="00914531"/>
    <w:rsid w:val="00914648"/>
    <w:rsid w:val="00914FFC"/>
    <w:rsid w:val="009153A8"/>
    <w:rsid w:val="0091789A"/>
    <w:rsid w:val="00917F6E"/>
    <w:rsid w:val="00922816"/>
    <w:rsid w:val="0092405A"/>
    <w:rsid w:val="0092413F"/>
    <w:rsid w:val="0092451A"/>
    <w:rsid w:val="00924592"/>
    <w:rsid w:val="00925BF7"/>
    <w:rsid w:val="0092688C"/>
    <w:rsid w:val="00926EE7"/>
    <w:rsid w:val="00926FF3"/>
    <w:rsid w:val="00930705"/>
    <w:rsid w:val="009309CE"/>
    <w:rsid w:val="00930B04"/>
    <w:rsid w:val="0093325B"/>
    <w:rsid w:val="00933495"/>
    <w:rsid w:val="00935CAF"/>
    <w:rsid w:val="00935D89"/>
    <w:rsid w:val="0094034F"/>
    <w:rsid w:val="00940666"/>
    <w:rsid w:val="009424C6"/>
    <w:rsid w:val="009429F1"/>
    <w:rsid w:val="00942BC6"/>
    <w:rsid w:val="0094341B"/>
    <w:rsid w:val="009466E0"/>
    <w:rsid w:val="00946A23"/>
    <w:rsid w:val="00946D71"/>
    <w:rsid w:val="00950AFD"/>
    <w:rsid w:val="00950F76"/>
    <w:rsid w:val="009511C0"/>
    <w:rsid w:val="00951B26"/>
    <w:rsid w:val="0095229F"/>
    <w:rsid w:val="0095354A"/>
    <w:rsid w:val="00953D0E"/>
    <w:rsid w:val="00954798"/>
    <w:rsid w:val="00955A13"/>
    <w:rsid w:val="00956915"/>
    <w:rsid w:val="009569D4"/>
    <w:rsid w:val="00957A32"/>
    <w:rsid w:val="00957D12"/>
    <w:rsid w:val="00957E73"/>
    <w:rsid w:val="00960E12"/>
    <w:rsid w:val="00961F1D"/>
    <w:rsid w:val="00963675"/>
    <w:rsid w:val="009701B6"/>
    <w:rsid w:val="00970203"/>
    <w:rsid w:val="009706C9"/>
    <w:rsid w:val="009710FD"/>
    <w:rsid w:val="009716AF"/>
    <w:rsid w:val="00971B6B"/>
    <w:rsid w:val="0097212D"/>
    <w:rsid w:val="009731AB"/>
    <w:rsid w:val="00973868"/>
    <w:rsid w:val="00975778"/>
    <w:rsid w:val="0097630B"/>
    <w:rsid w:val="00976BE9"/>
    <w:rsid w:val="00976DFE"/>
    <w:rsid w:val="00980F11"/>
    <w:rsid w:val="00981343"/>
    <w:rsid w:val="00981C8B"/>
    <w:rsid w:val="00982B53"/>
    <w:rsid w:val="00983905"/>
    <w:rsid w:val="009850FD"/>
    <w:rsid w:val="009861B5"/>
    <w:rsid w:val="00986AD3"/>
    <w:rsid w:val="00987318"/>
    <w:rsid w:val="00987B4E"/>
    <w:rsid w:val="0099008F"/>
    <w:rsid w:val="00992C9C"/>
    <w:rsid w:val="009938E4"/>
    <w:rsid w:val="009947C7"/>
    <w:rsid w:val="0099561C"/>
    <w:rsid w:val="009959A6"/>
    <w:rsid w:val="0099661B"/>
    <w:rsid w:val="00996F99"/>
    <w:rsid w:val="00997525"/>
    <w:rsid w:val="0099755F"/>
    <w:rsid w:val="009A08F1"/>
    <w:rsid w:val="009A2DF5"/>
    <w:rsid w:val="009A37E4"/>
    <w:rsid w:val="009A3808"/>
    <w:rsid w:val="009A3BD7"/>
    <w:rsid w:val="009A53ED"/>
    <w:rsid w:val="009A7DF4"/>
    <w:rsid w:val="009B1B40"/>
    <w:rsid w:val="009B2E62"/>
    <w:rsid w:val="009B3671"/>
    <w:rsid w:val="009B5471"/>
    <w:rsid w:val="009B5FAD"/>
    <w:rsid w:val="009B751F"/>
    <w:rsid w:val="009B761E"/>
    <w:rsid w:val="009C05C2"/>
    <w:rsid w:val="009C0A0B"/>
    <w:rsid w:val="009C130C"/>
    <w:rsid w:val="009C19B7"/>
    <w:rsid w:val="009C1DC1"/>
    <w:rsid w:val="009C4BF2"/>
    <w:rsid w:val="009C59C6"/>
    <w:rsid w:val="009C7915"/>
    <w:rsid w:val="009C7AC7"/>
    <w:rsid w:val="009D0BB3"/>
    <w:rsid w:val="009D13DE"/>
    <w:rsid w:val="009D187A"/>
    <w:rsid w:val="009D1FBA"/>
    <w:rsid w:val="009D2312"/>
    <w:rsid w:val="009D2438"/>
    <w:rsid w:val="009D25BF"/>
    <w:rsid w:val="009D28CA"/>
    <w:rsid w:val="009D29DF"/>
    <w:rsid w:val="009D2E31"/>
    <w:rsid w:val="009D433E"/>
    <w:rsid w:val="009D49FB"/>
    <w:rsid w:val="009D6496"/>
    <w:rsid w:val="009D7509"/>
    <w:rsid w:val="009E0194"/>
    <w:rsid w:val="009E060D"/>
    <w:rsid w:val="009E0C67"/>
    <w:rsid w:val="009E1010"/>
    <w:rsid w:val="009E20FF"/>
    <w:rsid w:val="009E2F26"/>
    <w:rsid w:val="009E32A5"/>
    <w:rsid w:val="009E599B"/>
    <w:rsid w:val="009F0371"/>
    <w:rsid w:val="009F1A0C"/>
    <w:rsid w:val="009F3657"/>
    <w:rsid w:val="009F4870"/>
    <w:rsid w:val="009F55A0"/>
    <w:rsid w:val="009F64CA"/>
    <w:rsid w:val="009F7606"/>
    <w:rsid w:val="00A001F2"/>
    <w:rsid w:val="00A02674"/>
    <w:rsid w:val="00A02D44"/>
    <w:rsid w:val="00A04480"/>
    <w:rsid w:val="00A05A0C"/>
    <w:rsid w:val="00A07195"/>
    <w:rsid w:val="00A12E2D"/>
    <w:rsid w:val="00A16B1F"/>
    <w:rsid w:val="00A17F5B"/>
    <w:rsid w:val="00A20E4F"/>
    <w:rsid w:val="00A2177B"/>
    <w:rsid w:val="00A21860"/>
    <w:rsid w:val="00A2230A"/>
    <w:rsid w:val="00A223D7"/>
    <w:rsid w:val="00A252B3"/>
    <w:rsid w:val="00A25D4F"/>
    <w:rsid w:val="00A26FF8"/>
    <w:rsid w:val="00A322CC"/>
    <w:rsid w:val="00A3284D"/>
    <w:rsid w:val="00A33919"/>
    <w:rsid w:val="00A34217"/>
    <w:rsid w:val="00A35B71"/>
    <w:rsid w:val="00A35CE6"/>
    <w:rsid w:val="00A36704"/>
    <w:rsid w:val="00A43CF4"/>
    <w:rsid w:val="00A449EB"/>
    <w:rsid w:val="00A45F45"/>
    <w:rsid w:val="00A56ECB"/>
    <w:rsid w:val="00A570B7"/>
    <w:rsid w:val="00A603F0"/>
    <w:rsid w:val="00A60DFA"/>
    <w:rsid w:val="00A61554"/>
    <w:rsid w:val="00A6452D"/>
    <w:rsid w:val="00A65078"/>
    <w:rsid w:val="00A66DBC"/>
    <w:rsid w:val="00A67236"/>
    <w:rsid w:val="00A679DB"/>
    <w:rsid w:val="00A67D6A"/>
    <w:rsid w:val="00A70DA6"/>
    <w:rsid w:val="00A71E7A"/>
    <w:rsid w:val="00A72571"/>
    <w:rsid w:val="00A72A2C"/>
    <w:rsid w:val="00A72BE4"/>
    <w:rsid w:val="00A73F21"/>
    <w:rsid w:val="00A752A6"/>
    <w:rsid w:val="00A8005B"/>
    <w:rsid w:val="00A80FBE"/>
    <w:rsid w:val="00A8176A"/>
    <w:rsid w:val="00A82ACC"/>
    <w:rsid w:val="00A854A0"/>
    <w:rsid w:val="00A85CAD"/>
    <w:rsid w:val="00A8795D"/>
    <w:rsid w:val="00A9177B"/>
    <w:rsid w:val="00A932E3"/>
    <w:rsid w:val="00A95969"/>
    <w:rsid w:val="00A96FFC"/>
    <w:rsid w:val="00AA34EE"/>
    <w:rsid w:val="00AA56CD"/>
    <w:rsid w:val="00AA7575"/>
    <w:rsid w:val="00AB041A"/>
    <w:rsid w:val="00AB05B4"/>
    <w:rsid w:val="00AB0B5B"/>
    <w:rsid w:val="00AB17D9"/>
    <w:rsid w:val="00AB20EF"/>
    <w:rsid w:val="00AB2862"/>
    <w:rsid w:val="00AB29F5"/>
    <w:rsid w:val="00AB475D"/>
    <w:rsid w:val="00AB48E0"/>
    <w:rsid w:val="00AB796E"/>
    <w:rsid w:val="00AC03EC"/>
    <w:rsid w:val="00AC0613"/>
    <w:rsid w:val="00AC0BC2"/>
    <w:rsid w:val="00AC52F3"/>
    <w:rsid w:val="00AC66F9"/>
    <w:rsid w:val="00AD2CA5"/>
    <w:rsid w:val="00AD3885"/>
    <w:rsid w:val="00AD3959"/>
    <w:rsid w:val="00AD3ECD"/>
    <w:rsid w:val="00AD47B7"/>
    <w:rsid w:val="00AD5D9D"/>
    <w:rsid w:val="00AD61A7"/>
    <w:rsid w:val="00AD63C3"/>
    <w:rsid w:val="00AD6976"/>
    <w:rsid w:val="00AE124A"/>
    <w:rsid w:val="00AE19D2"/>
    <w:rsid w:val="00AE313E"/>
    <w:rsid w:val="00AE5CCE"/>
    <w:rsid w:val="00AE74C9"/>
    <w:rsid w:val="00AE788F"/>
    <w:rsid w:val="00AE7D46"/>
    <w:rsid w:val="00AF0225"/>
    <w:rsid w:val="00AF1399"/>
    <w:rsid w:val="00AF2B94"/>
    <w:rsid w:val="00AF3192"/>
    <w:rsid w:val="00AF3FA0"/>
    <w:rsid w:val="00AF45CF"/>
    <w:rsid w:val="00AF4C1F"/>
    <w:rsid w:val="00B008DB"/>
    <w:rsid w:val="00B0268F"/>
    <w:rsid w:val="00B03435"/>
    <w:rsid w:val="00B0377A"/>
    <w:rsid w:val="00B0460E"/>
    <w:rsid w:val="00B054B9"/>
    <w:rsid w:val="00B06BFA"/>
    <w:rsid w:val="00B07A1E"/>
    <w:rsid w:val="00B114CF"/>
    <w:rsid w:val="00B1226B"/>
    <w:rsid w:val="00B12301"/>
    <w:rsid w:val="00B12577"/>
    <w:rsid w:val="00B13444"/>
    <w:rsid w:val="00B138DA"/>
    <w:rsid w:val="00B14C27"/>
    <w:rsid w:val="00B14D95"/>
    <w:rsid w:val="00B1596F"/>
    <w:rsid w:val="00B16B97"/>
    <w:rsid w:val="00B2349B"/>
    <w:rsid w:val="00B250C1"/>
    <w:rsid w:val="00B26433"/>
    <w:rsid w:val="00B27676"/>
    <w:rsid w:val="00B277A2"/>
    <w:rsid w:val="00B303C6"/>
    <w:rsid w:val="00B3065F"/>
    <w:rsid w:val="00B3126E"/>
    <w:rsid w:val="00B32401"/>
    <w:rsid w:val="00B33026"/>
    <w:rsid w:val="00B33BA3"/>
    <w:rsid w:val="00B34551"/>
    <w:rsid w:val="00B34A1B"/>
    <w:rsid w:val="00B35869"/>
    <w:rsid w:val="00B403AA"/>
    <w:rsid w:val="00B4060E"/>
    <w:rsid w:val="00B407CF"/>
    <w:rsid w:val="00B42E2F"/>
    <w:rsid w:val="00B4459E"/>
    <w:rsid w:val="00B46953"/>
    <w:rsid w:val="00B46CA7"/>
    <w:rsid w:val="00B5030B"/>
    <w:rsid w:val="00B50D45"/>
    <w:rsid w:val="00B5256C"/>
    <w:rsid w:val="00B57A14"/>
    <w:rsid w:val="00B602FD"/>
    <w:rsid w:val="00B60FC7"/>
    <w:rsid w:val="00B638AA"/>
    <w:rsid w:val="00B65B67"/>
    <w:rsid w:val="00B6659F"/>
    <w:rsid w:val="00B6695E"/>
    <w:rsid w:val="00B67CE4"/>
    <w:rsid w:val="00B70BCC"/>
    <w:rsid w:val="00B71540"/>
    <w:rsid w:val="00B71B0D"/>
    <w:rsid w:val="00B7242A"/>
    <w:rsid w:val="00B7319A"/>
    <w:rsid w:val="00B7408B"/>
    <w:rsid w:val="00B747EF"/>
    <w:rsid w:val="00B76AC5"/>
    <w:rsid w:val="00B80D4C"/>
    <w:rsid w:val="00B80E1B"/>
    <w:rsid w:val="00B81814"/>
    <w:rsid w:val="00B82966"/>
    <w:rsid w:val="00B82EF8"/>
    <w:rsid w:val="00B8431D"/>
    <w:rsid w:val="00B8775C"/>
    <w:rsid w:val="00B90084"/>
    <w:rsid w:val="00B906A0"/>
    <w:rsid w:val="00B91683"/>
    <w:rsid w:val="00B92435"/>
    <w:rsid w:val="00B94361"/>
    <w:rsid w:val="00B94B72"/>
    <w:rsid w:val="00B961A3"/>
    <w:rsid w:val="00B97C26"/>
    <w:rsid w:val="00BA0C40"/>
    <w:rsid w:val="00BA1E8F"/>
    <w:rsid w:val="00BA2BDC"/>
    <w:rsid w:val="00BA4A93"/>
    <w:rsid w:val="00BA6BF2"/>
    <w:rsid w:val="00BA7706"/>
    <w:rsid w:val="00BB14B0"/>
    <w:rsid w:val="00BB1A3E"/>
    <w:rsid w:val="00BB339A"/>
    <w:rsid w:val="00BB38A7"/>
    <w:rsid w:val="00BB4F59"/>
    <w:rsid w:val="00BB5250"/>
    <w:rsid w:val="00BB53E6"/>
    <w:rsid w:val="00BB5594"/>
    <w:rsid w:val="00BB568B"/>
    <w:rsid w:val="00BB626B"/>
    <w:rsid w:val="00BB6A0F"/>
    <w:rsid w:val="00BB7C7D"/>
    <w:rsid w:val="00BC03D1"/>
    <w:rsid w:val="00BC183C"/>
    <w:rsid w:val="00BC25E4"/>
    <w:rsid w:val="00BC2F67"/>
    <w:rsid w:val="00BC449D"/>
    <w:rsid w:val="00BC4CFF"/>
    <w:rsid w:val="00BC57C4"/>
    <w:rsid w:val="00BD37CA"/>
    <w:rsid w:val="00BD4301"/>
    <w:rsid w:val="00BD486E"/>
    <w:rsid w:val="00BD4D21"/>
    <w:rsid w:val="00BD4F12"/>
    <w:rsid w:val="00BE229A"/>
    <w:rsid w:val="00BE412E"/>
    <w:rsid w:val="00BE4788"/>
    <w:rsid w:val="00BE5442"/>
    <w:rsid w:val="00BE5A48"/>
    <w:rsid w:val="00BE5B6B"/>
    <w:rsid w:val="00BE5F9A"/>
    <w:rsid w:val="00BE759D"/>
    <w:rsid w:val="00BF065B"/>
    <w:rsid w:val="00BF081A"/>
    <w:rsid w:val="00BF342C"/>
    <w:rsid w:val="00BF4564"/>
    <w:rsid w:val="00BF4BC5"/>
    <w:rsid w:val="00BF606F"/>
    <w:rsid w:val="00BF6277"/>
    <w:rsid w:val="00BF6CC4"/>
    <w:rsid w:val="00C01887"/>
    <w:rsid w:val="00C02B7D"/>
    <w:rsid w:val="00C02C2D"/>
    <w:rsid w:val="00C02D65"/>
    <w:rsid w:val="00C02E96"/>
    <w:rsid w:val="00C037F9"/>
    <w:rsid w:val="00C03D3C"/>
    <w:rsid w:val="00C060CC"/>
    <w:rsid w:val="00C11071"/>
    <w:rsid w:val="00C11C89"/>
    <w:rsid w:val="00C13030"/>
    <w:rsid w:val="00C21076"/>
    <w:rsid w:val="00C22E75"/>
    <w:rsid w:val="00C2416C"/>
    <w:rsid w:val="00C24A27"/>
    <w:rsid w:val="00C25588"/>
    <w:rsid w:val="00C25A90"/>
    <w:rsid w:val="00C25AF9"/>
    <w:rsid w:val="00C279C7"/>
    <w:rsid w:val="00C27D04"/>
    <w:rsid w:val="00C30D36"/>
    <w:rsid w:val="00C325EA"/>
    <w:rsid w:val="00C33785"/>
    <w:rsid w:val="00C33E23"/>
    <w:rsid w:val="00C34847"/>
    <w:rsid w:val="00C34CAD"/>
    <w:rsid w:val="00C34D11"/>
    <w:rsid w:val="00C36163"/>
    <w:rsid w:val="00C45329"/>
    <w:rsid w:val="00C45C64"/>
    <w:rsid w:val="00C51025"/>
    <w:rsid w:val="00C5201A"/>
    <w:rsid w:val="00C522F0"/>
    <w:rsid w:val="00C53C21"/>
    <w:rsid w:val="00C54382"/>
    <w:rsid w:val="00C55341"/>
    <w:rsid w:val="00C556AF"/>
    <w:rsid w:val="00C55754"/>
    <w:rsid w:val="00C55A2F"/>
    <w:rsid w:val="00C560FD"/>
    <w:rsid w:val="00C56B27"/>
    <w:rsid w:val="00C602E4"/>
    <w:rsid w:val="00C60851"/>
    <w:rsid w:val="00C60CC8"/>
    <w:rsid w:val="00C61194"/>
    <w:rsid w:val="00C612DD"/>
    <w:rsid w:val="00C62FC5"/>
    <w:rsid w:val="00C64356"/>
    <w:rsid w:val="00C65A2C"/>
    <w:rsid w:val="00C65E1D"/>
    <w:rsid w:val="00C66215"/>
    <w:rsid w:val="00C67D8C"/>
    <w:rsid w:val="00C70597"/>
    <w:rsid w:val="00C71A81"/>
    <w:rsid w:val="00C71F16"/>
    <w:rsid w:val="00C72F21"/>
    <w:rsid w:val="00C761C0"/>
    <w:rsid w:val="00C764DE"/>
    <w:rsid w:val="00C800DA"/>
    <w:rsid w:val="00C8108D"/>
    <w:rsid w:val="00C8219F"/>
    <w:rsid w:val="00C82EFC"/>
    <w:rsid w:val="00C83726"/>
    <w:rsid w:val="00C872EC"/>
    <w:rsid w:val="00C87D11"/>
    <w:rsid w:val="00C91811"/>
    <w:rsid w:val="00C91BA2"/>
    <w:rsid w:val="00C91ED0"/>
    <w:rsid w:val="00C94CD8"/>
    <w:rsid w:val="00C96B9E"/>
    <w:rsid w:val="00C973F5"/>
    <w:rsid w:val="00C975D7"/>
    <w:rsid w:val="00C97B87"/>
    <w:rsid w:val="00C97BEB"/>
    <w:rsid w:val="00CA08D7"/>
    <w:rsid w:val="00CA2EBE"/>
    <w:rsid w:val="00CA5A13"/>
    <w:rsid w:val="00CA5B7E"/>
    <w:rsid w:val="00CA7914"/>
    <w:rsid w:val="00CB127B"/>
    <w:rsid w:val="00CB2A6D"/>
    <w:rsid w:val="00CB2D6A"/>
    <w:rsid w:val="00CB3874"/>
    <w:rsid w:val="00CB4E83"/>
    <w:rsid w:val="00CB5D59"/>
    <w:rsid w:val="00CB6C3A"/>
    <w:rsid w:val="00CB7C70"/>
    <w:rsid w:val="00CC0291"/>
    <w:rsid w:val="00CC0A19"/>
    <w:rsid w:val="00CC110E"/>
    <w:rsid w:val="00CC2184"/>
    <w:rsid w:val="00CC2BAB"/>
    <w:rsid w:val="00CC42C1"/>
    <w:rsid w:val="00CC490D"/>
    <w:rsid w:val="00CC57CC"/>
    <w:rsid w:val="00CC6067"/>
    <w:rsid w:val="00CD0454"/>
    <w:rsid w:val="00CD218C"/>
    <w:rsid w:val="00CD34F8"/>
    <w:rsid w:val="00CD375A"/>
    <w:rsid w:val="00CD3B57"/>
    <w:rsid w:val="00CD45F2"/>
    <w:rsid w:val="00CD4732"/>
    <w:rsid w:val="00CD4C4A"/>
    <w:rsid w:val="00CD5528"/>
    <w:rsid w:val="00CD6AE1"/>
    <w:rsid w:val="00CE0805"/>
    <w:rsid w:val="00CE15F5"/>
    <w:rsid w:val="00CE18FE"/>
    <w:rsid w:val="00CE3159"/>
    <w:rsid w:val="00CE3AC8"/>
    <w:rsid w:val="00CE4174"/>
    <w:rsid w:val="00CE5274"/>
    <w:rsid w:val="00CE5AC1"/>
    <w:rsid w:val="00CF1C52"/>
    <w:rsid w:val="00CF354C"/>
    <w:rsid w:val="00CF3B3B"/>
    <w:rsid w:val="00CF4F6F"/>
    <w:rsid w:val="00CF50C7"/>
    <w:rsid w:val="00CF527E"/>
    <w:rsid w:val="00CF765E"/>
    <w:rsid w:val="00D0140D"/>
    <w:rsid w:val="00D01A05"/>
    <w:rsid w:val="00D01BE6"/>
    <w:rsid w:val="00D01FE9"/>
    <w:rsid w:val="00D0455C"/>
    <w:rsid w:val="00D04E27"/>
    <w:rsid w:val="00D051C0"/>
    <w:rsid w:val="00D0645A"/>
    <w:rsid w:val="00D07140"/>
    <w:rsid w:val="00D10534"/>
    <w:rsid w:val="00D106DE"/>
    <w:rsid w:val="00D12662"/>
    <w:rsid w:val="00D14826"/>
    <w:rsid w:val="00D14D37"/>
    <w:rsid w:val="00D161E3"/>
    <w:rsid w:val="00D17AB4"/>
    <w:rsid w:val="00D20119"/>
    <w:rsid w:val="00D2134D"/>
    <w:rsid w:val="00D217B7"/>
    <w:rsid w:val="00D219F2"/>
    <w:rsid w:val="00D21A1C"/>
    <w:rsid w:val="00D22EC3"/>
    <w:rsid w:val="00D23189"/>
    <w:rsid w:val="00D2350B"/>
    <w:rsid w:val="00D26AF2"/>
    <w:rsid w:val="00D274AD"/>
    <w:rsid w:val="00D27906"/>
    <w:rsid w:val="00D27A06"/>
    <w:rsid w:val="00D27CB2"/>
    <w:rsid w:val="00D326B8"/>
    <w:rsid w:val="00D3273E"/>
    <w:rsid w:val="00D33416"/>
    <w:rsid w:val="00D33CBE"/>
    <w:rsid w:val="00D3615A"/>
    <w:rsid w:val="00D36474"/>
    <w:rsid w:val="00D3673C"/>
    <w:rsid w:val="00D36840"/>
    <w:rsid w:val="00D41050"/>
    <w:rsid w:val="00D41726"/>
    <w:rsid w:val="00D4176F"/>
    <w:rsid w:val="00D4178D"/>
    <w:rsid w:val="00D4233E"/>
    <w:rsid w:val="00D43516"/>
    <w:rsid w:val="00D43B80"/>
    <w:rsid w:val="00D44BE3"/>
    <w:rsid w:val="00D47A9E"/>
    <w:rsid w:val="00D47BD5"/>
    <w:rsid w:val="00D504C3"/>
    <w:rsid w:val="00D526AB"/>
    <w:rsid w:val="00D529F2"/>
    <w:rsid w:val="00D545BA"/>
    <w:rsid w:val="00D56599"/>
    <w:rsid w:val="00D57603"/>
    <w:rsid w:val="00D6126A"/>
    <w:rsid w:val="00D61688"/>
    <w:rsid w:val="00D6168F"/>
    <w:rsid w:val="00D634A9"/>
    <w:rsid w:val="00D63658"/>
    <w:rsid w:val="00D64DCC"/>
    <w:rsid w:val="00D64E71"/>
    <w:rsid w:val="00D650C9"/>
    <w:rsid w:val="00D670C1"/>
    <w:rsid w:val="00D677AD"/>
    <w:rsid w:val="00D71857"/>
    <w:rsid w:val="00D72767"/>
    <w:rsid w:val="00D73BA8"/>
    <w:rsid w:val="00D74288"/>
    <w:rsid w:val="00D745A1"/>
    <w:rsid w:val="00D75FA2"/>
    <w:rsid w:val="00D77837"/>
    <w:rsid w:val="00D77CF1"/>
    <w:rsid w:val="00D8086B"/>
    <w:rsid w:val="00D81F31"/>
    <w:rsid w:val="00D830AC"/>
    <w:rsid w:val="00D84EEC"/>
    <w:rsid w:val="00D86EF7"/>
    <w:rsid w:val="00D90262"/>
    <w:rsid w:val="00D9034A"/>
    <w:rsid w:val="00D91A5D"/>
    <w:rsid w:val="00D91A9E"/>
    <w:rsid w:val="00D93D22"/>
    <w:rsid w:val="00D9541A"/>
    <w:rsid w:val="00D96D70"/>
    <w:rsid w:val="00DA06C0"/>
    <w:rsid w:val="00DA1A93"/>
    <w:rsid w:val="00DA333F"/>
    <w:rsid w:val="00DA334A"/>
    <w:rsid w:val="00DA47DF"/>
    <w:rsid w:val="00DA5E01"/>
    <w:rsid w:val="00DA648A"/>
    <w:rsid w:val="00DB0767"/>
    <w:rsid w:val="00DB0BE3"/>
    <w:rsid w:val="00DB0C3C"/>
    <w:rsid w:val="00DB1161"/>
    <w:rsid w:val="00DB32A2"/>
    <w:rsid w:val="00DB5EEC"/>
    <w:rsid w:val="00DB6153"/>
    <w:rsid w:val="00DB62A2"/>
    <w:rsid w:val="00DB6596"/>
    <w:rsid w:val="00DB6B2B"/>
    <w:rsid w:val="00DB7C72"/>
    <w:rsid w:val="00DC0EA3"/>
    <w:rsid w:val="00DC343F"/>
    <w:rsid w:val="00DC38D0"/>
    <w:rsid w:val="00DC54A3"/>
    <w:rsid w:val="00DC5E27"/>
    <w:rsid w:val="00DC603C"/>
    <w:rsid w:val="00DC6613"/>
    <w:rsid w:val="00DC6621"/>
    <w:rsid w:val="00DC7F67"/>
    <w:rsid w:val="00DD05A1"/>
    <w:rsid w:val="00DD176A"/>
    <w:rsid w:val="00DD1AB3"/>
    <w:rsid w:val="00DD2D48"/>
    <w:rsid w:val="00DD6680"/>
    <w:rsid w:val="00DE0AA7"/>
    <w:rsid w:val="00DE1101"/>
    <w:rsid w:val="00DE17C4"/>
    <w:rsid w:val="00DE58E6"/>
    <w:rsid w:val="00DE5C16"/>
    <w:rsid w:val="00DE5DEE"/>
    <w:rsid w:val="00DE6A30"/>
    <w:rsid w:val="00DE72D3"/>
    <w:rsid w:val="00DE78F2"/>
    <w:rsid w:val="00DF075D"/>
    <w:rsid w:val="00DF1072"/>
    <w:rsid w:val="00DF1507"/>
    <w:rsid w:val="00DF2016"/>
    <w:rsid w:val="00DF2A18"/>
    <w:rsid w:val="00DF33D4"/>
    <w:rsid w:val="00DF562D"/>
    <w:rsid w:val="00DF58A0"/>
    <w:rsid w:val="00DF5E5D"/>
    <w:rsid w:val="00DF63A0"/>
    <w:rsid w:val="00DF6B57"/>
    <w:rsid w:val="00DF74AA"/>
    <w:rsid w:val="00DF74F4"/>
    <w:rsid w:val="00DF7FB3"/>
    <w:rsid w:val="00E0175B"/>
    <w:rsid w:val="00E02CE3"/>
    <w:rsid w:val="00E053ED"/>
    <w:rsid w:val="00E05C8F"/>
    <w:rsid w:val="00E06BF3"/>
    <w:rsid w:val="00E10E16"/>
    <w:rsid w:val="00E13374"/>
    <w:rsid w:val="00E1369A"/>
    <w:rsid w:val="00E149BF"/>
    <w:rsid w:val="00E15271"/>
    <w:rsid w:val="00E174AD"/>
    <w:rsid w:val="00E1755F"/>
    <w:rsid w:val="00E17FF7"/>
    <w:rsid w:val="00E231CC"/>
    <w:rsid w:val="00E27EA0"/>
    <w:rsid w:val="00E30107"/>
    <w:rsid w:val="00E30EFD"/>
    <w:rsid w:val="00E31BF2"/>
    <w:rsid w:val="00E33064"/>
    <w:rsid w:val="00E34A78"/>
    <w:rsid w:val="00E3661C"/>
    <w:rsid w:val="00E3778B"/>
    <w:rsid w:val="00E37A6C"/>
    <w:rsid w:val="00E37FD5"/>
    <w:rsid w:val="00E40B69"/>
    <w:rsid w:val="00E42DF8"/>
    <w:rsid w:val="00E44222"/>
    <w:rsid w:val="00E453CB"/>
    <w:rsid w:val="00E467C6"/>
    <w:rsid w:val="00E46B47"/>
    <w:rsid w:val="00E46D3B"/>
    <w:rsid w:val="00E46E75"/>
    <w:rsid w:val="00E4712E"/>
    <w:rsid w:val="00E50591"/>
    <w:rsid w:val="00E51761"/>
    <w:rsid w:val="00E5364F"/>
    <w:rsid w:val="00E5619A"/>
    <w:rsid w:val="00E57877"/>
    <w:rsid w:val="00E60EF7"/>
    <w:rsid w:val="00E61ACB"/>
    <w:rsid w:val="00E623B7"/>
    <w:rsid w:val="00E635B4"/>
    <w:rsid w:val="00E63B92"/>
    <w:rsid w:val="00E64180"/>
    <w:rsid w:val="00E64DEA"/>
    <w:rsid w:val="00E65215"/>
    <w:rsid w:val="00E65577"/>
    <w:rsid w:val="00E657BC"/>
    <w:rsid w:val="00E658AE"/>
    <w:rsid w:val="00E668F2"/>
    <w:rsid w:val="00E67243"/>
    <w:rsid w:val="00E70FA1"/>
    <w:rsid w:val="00E72C15"/>
    <w:rsid w:val="00E7352A"/>
    <w:rsid w:val="00E73B42"/>
    <w:rsid w:val="00E76264"/>
    <w:rsid w:val="00E7642D"/>
    <w:rsid w:val="00E76F53"/>
    <w:rsid w:val="00E776E5"/>
    <w:rsid w:val="00E8019D"/>
    <w:rsid w:val="00E82C0C"/>
    <w:rsid w:val="00E83079"/>
    <w:rsid w:val="00E8779B"/>
    <w:rsid w:val="00E877C4"/>
    <w:rsid w:val="00E9068D"/>
    <w:rsid w:val="00E90FF7"/>
    <w:rsid w:val="00E91202"/>
    <w:rsid w:val="00E92168"/>
    <w:rsid w:val="00E923EC"/>
    <w:rsid w:val="00E93648"/>
    <w:rsid w:val="00E93E07"/>
    <w:rsid w:val="00E940D6"/>
    <w:rsid w:val="00E97DEE"/>
    <w:rsid w:val="00EA13B0"/>
    <w:rsid w:val="00EA1ACF"/>
    <w:rsid w:val="00EA2108"/>
    <w:rsid w:val="00EA394F"/>
    <w:rsid w:val="00EA3F90"/>
    <w:rsid w:val="00EA4108"/>
    <w:rsid w:val="00EA4897"/>
    <w:rsid w:val="00EA4A9C"/>
    <w:rsid w:val="00EA562D"/>
    <w:rsid w:val="00EA5D26"/>
    <w:rsid w:val="00EA6416"/>
    <w:rsid w:val="00EA73A3"/>
    <w:rsid w:val="00EA7822"/>
    <w:rsid w:val="00EB030D"/>
    <w:rsid w:val="00EB059F"/>
    <w:rsid w:val="00EB06BE"/>
    <w:rsid w:val="00EB1036"/>
    <w:rsid w:val="00EB2F4D"/>
    <w:rsid w:val="00EB30D3"/>
    <w:rsid w:val="00EB336F"/>
    <w:rsid w:val="00EB5417"/>
    <w:rsid w:val="00EB71F0"/>
    <w:rsid w:val="00EB7257"/>
    <w:rsid w:val="00EC2795"/>
    <w:rsid w:val="00EC3875"/>
    <w:rsid w:val="00EC4F82"/>
    <w:rsid w:val="00EC5BE4"/>
    <w:rsid w:val="00EC693D"/>
    <w:rsid w:val="00EC7CB5"/>
    <w:rsid w:val="00ED1B60"/>
    <w:rsid w:val="00ED2E30"/>
    <w:rsid w:val="00ED453E"/>
    <w:rsid w:val="00ED4A8D"/>
    <w:rsid w:val="00ED5728"/>
    <w:rsid w:val="00ED5F31"/>
    <w:rsid w:val="00ED6808"/>
    <w:rsid w:val="00ED79EE"/>
    <w:rsid w:val="00EE015A"/>
    <w:rsid w:val="00EE067F"/>
    <w:rsid w:val="00EE1005"/>
    <w:rsid w:val="00EE11AF"/>
    <w:rsid w:val="00EE2366"/>
    <w:rsid w:val="00EE25E9"/>
    <w:rsid w:val="00EE315A"/>
    <w:rsid w:val="00EE3391"/>
    <w:rsid w:val="00EE3C8A"/>
    <w:rsid w:val="00EE4077"/>
    <w:rsid w:val="00EE473C"/>
    <w:rsid w:val="00EE48BF"/>
    <w:rsid w:val="00EE4A78"/>
    <w:rsid w:val="00EE4F90"/>
    <w:rsid w:val="00EE72C3"/>
    <w:rsid w:val="00EE794D"/>
    <w:rsid w:val="00EE7C7E"/>
    <w:rsid w:val="00EF294F"/>
    <w:rsid w:val="00EF31D5"/>
    <w:rsid w:val="00EF5A85"/>
    <w:rsid w:val="00EF6DBF"/>
    <w:rsid w:val="00F00685"/>
    <w:rsid w:val="00F017D3"/>
    <w:rsid w:val="00F02B76"/>
    <w:rsid w:val="00F0303E"/>
    <w:rsid w:val="00F049B7"/>
    <w:rsid w:val="00F07FD2"/>
    <w:rsid w:val="00F10E78"/>
    <w:rsid w:val="00F1288B"/>
    <w:rsid w:val="00F129C0"/>
    <w:rsid w:val="00F150E9"/>
    <w:rsid w:val="00F15319"/>
    <w:rsid w:val="00F1578D"/>
    <w:rsid w:val="00F15F36"/>
    <w:rsid w:val="00F16600"/>
    <w:rsid w:val="00F2067A"/>
    <w:rsid w:val="00F213CB"/>
    <w:rsid w:val="00F2246B"/>
    <w:rsid w:val="00F24C82"/>
    <w:rsid w:val="00F24FC7"/>
    <w:rsid w:val="00F25271"/>
    <w:rsid w:val="00F2578A"/>
    <w:rsid w:val="00F26896"/>
    <w:rsid w:val="00F26F17"/>
    <w:rsid w:val="00F3035A"/>
    <w:rsid w:val="00F33279"/>
    <w:rsid w:val="00F343D4"/>
    <w:rsid w:val="00F351F9"/>
    <w:rsid w:val="00F40313"/>
    <w:rsid w:val="00F404A3"/>
    <w:rsid w:val="00F417D9"/>
    <w:rsid w:val="00F44A7A"/>
    <w:rsid w:val="00F52B57"/>
    <w:rsid w:val="00F536A5"/>
    <w:rsid w:val="00F5506F"/>
    <w:rsid w:val="00F56C9A"/>
    <w:rsid w:val="00F57523"/>
    <w:rsid w:val="00F6104B"/>
    <w:rsid w:val="00F61C80"/>
    <w:rsid w:val="00F61E0F"/>
    <w:rsid w:val="00F625C6"/>
    <w:rsid w:val="00F629BB"/>
    <w:rsid w:val="00F6516A"/>
    <w:rsid w:val="00F668F3"/>
    <w:rsid w:val="00F66C54"/>
    <w:rsid w:val="00F72E2E"/>
    <w:rsid w:val="00F72E60"/>
    <w:rsid w:val="00F733B5"/>
    <w:rsid w:val="00F73BEC"/>
    <w:rsid w:val="00F7433B"/>
    <w:rsid w:val="00F764B0"/>
    <w:rsid w:val="00F76C22"/>
    <w:rsid w:val="00F7720E"/>
    <w:rsid w:val="00F77624"/>
    <w:rsid w:val="00F77B0C"/>
    <w:rsid w:val="00F77F16"/>
    <w:rsid w:val="00F833A7"/>
    <w:rsid w:val="00F83DCF"/>
    <w:rsid w:val="00F84AC6"/>
    <w:rsid w:val="00F8512B"/>
    <w:rsid w:val="00F852DD"/>
    <w:rsid w:val="00F85B13"/>
    <w:rsid w:val="00F86F2C"/>
    <w:rsid w:val="00F878A1"/>
    <w:rsid w:val="00F87F10"/>
    <w:rsid w:val="00F918D6"/>
    <w:rsid w:val="00F91A31"/>
    <w:rsid w:val="00F96ADD"/>
    <w:rsid w:val="00FA1D1F"/>
    <w:rsid w:val="00FA2BFC"/>
    <w:rsid w:val="00FA3AEB"/>
    <w:rsid w:val="00FA5693"/>
    <w:rsid w:val="00FA585A"/>
    <w:rsid w:val="00FA5F8A"/>
    <w:rsid w:val="00FA7584"/>
    <w:rsid w:val="00FB08FE"/>
    <w:rsid w:val="00FB0B79"/>
    <w:rsid w:val="00FB3F22"/>
    <w:rsid w:val="00FB40DF"/>
    <w:rsid w:val="00FB47DA"/>
    <w:rsid w:val="00FB4A4F"/>
    <w:rsid w:val="00FB5ACD"/>
    <w:rsid w:val="00FB6CB1"/>
    <w:rsid w:val="00FB765E"/>
    <w:rsid w:val="00FC0B50"/>
    <w:rsid w:val="00FC0B58"/>
    <w:rsid w:val="00FC243A"/>
    <w:rsid w:val="00FC2524"/>
    <w:rsid w:val="00FC2B57"/>
    <w:rsid w:val="00FC36DD"/>
    <w:rsid w:val="00FC3B7D"/>
    <w:rsid w:val="00FC48F0"/>
    <w:rsid w:val="00FC6718"/>
    <w:rsid w:val="00FC7B3B"/>
    <w:rsid w:val="00FD3068"/>
    <w:rsid w:val="00FD4487"/>
    <w:rsid w:val="00FD7626"/>
    <w:rsid w:val="00FE02CB"/>
    <w:rsid w:val="00FE0846"/>
    <w:rsid w:val="00FE182E"/>
    <w:rsid w:val="00FE199B"/>
    <w:rsid w:val="00FE1F05"/>
    <w:rsid w:val="00FE2753"/>
    <w:rsid w:val="00FE542D"/>
    <w:rsid w:val="00FE7B0B"/>
    <w:rsid w:val="00FE7ED1"/>
    <w:rsid w:val="00FF0AEB"/>
    <w:rsid w:val="00FF1692"/>
    <w:rsid w:val="00FF4F9E"/>
    <w:rsid w:val="00FF651F"/>
    <w:rsid w:val="00FF67D9"/>
    <w:rsid w:val="00FF6A1A"/>
    <w:rsid w:val="00FF791A"/>
    <w:rsid w:val="00FF7F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rules v:ext="edit">
        <o:r id="V:Rule12" type="connector" idref="#_x0000_s1048"/>
        <o:r id="V:Rule13" type="connector" idref="#_x0000_s1049"/>
        <o:r id="V:Rule14" type="connector" idref="#_x0000_s1050"/>
        <o:r id="V:Rule15" type="connector" idref="#_x0000_s1054"/>
        <o:r id="V:Rule16" type="connector" idref="#_x0000_s1051"/>
        <o:r id="V:Rule17" type="connector" idref="#_x0000_s1057"/>
        <o:r id="V:Rule18" type="connector" idref="#_x0000_s1058"/>
        <o:r id="V:Rule19" type="connector" idref="#_x0000_s1052"/>
        <o:r id="V:Rule20" type="connector" idref="#_x0000_s1056"/>
        <o:r id="V:Rule21" type="connector" idref="#_x0000_s1055"/>
        <o:r id="V:Rule22" type="connector" idref="#_x0000_s1053"/>
      </o:rules>
    </o:shapelayout>
  </w:shapeDefaults>
  <w:decimalSymbol w:val="."/>
  <w:listSeparator w:val=","/>
  <w14:docId w14:val="61AB5A07"/>
  <w15:docId w15:val="{053AC3E3-D1B3-426B-87F1-800A7913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713A"/>
    <w:rPr>
      <w:rFonts w:ascii="Calibri" w:eastAsia="Times New Roman" w:hAnsi="Calibri"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71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13A"/>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C557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5754"/>
    <w:rPr>
      <w:rFonts w:ascii="Calibri" w:eastAsia="Times New Roman" w:hAnsi="Calibri" w:cs="Times New Roman"/>
      <w:lang w:val="en-GB" w:eastAsia="en-GB"/>
    </w:rPr>
  </w:style>
  <w:style w:type="paragraph" w:styleId="Footer">
    <w:name w:val="footer"/>
    <w:basedOn w:val="Normal"/>
    <w:link w:val="FooterChar"/>
    <w:uiPriority w:val="99"/>
    <w:unhideWhenUsed/>
    <w:rsid w:val="00C557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754"/>
    <w:rPr>
      <w:rFonts w:ascii="Calibri" w:eastAsia="Times New Roman" w:hAnsi="Calibri" w:cs="Times New Roman"/>
      <w:lang w:val="en-GB" w:eastAsia="en-GB"/>
    </w:rPr>
  </w:style>
  <w:style w:type="character" w:styleId="Hyperlink">
    <w:name w:val="Hyperlink"/>
    <w:uiPriority w:val="99"/>
    <w:unhideWhenUsed/>
    <w:rsid w:val="001D3A8C"/>
    <w:rPr>
      <w:color w:val="0000FF"/>
      <w:u w:val="single"/>
    </w:rPr>
  </w:style>
  <w:style w:type="paragraph" w:styleId="BodyText">
    <w:name w:val="Body Text"/>
    <w:basedOn w:val="Normal"/>
    <w:link w:val="BodyTextChar"/>
    <w:semiHidden/>
    <w:rsid w:val="001D3A8C"/>
    <w:pPr>
      <w:spacing w:after="0" w:line="360" w:lineRule="auto"/>
      <w:jc w:val="both"/>
    </w:pPr>
    <w:rPr>
      <w:rFonts w:ascii="Arial" w:eastAsia="??" w:hAnsi="Arial" w:cs="Arial"/>
      <w:strike/>
      <w:snapToGrid w:val="0"/>
      <w:sz w:val="24"/>
      <w:szCs w:val="24"/>
      <w:lang w:eastAsia="en-US"/>
    </w:rPr>
  </w:style>
  <w:style w:type="character" w:customStyle="1" w:styleId="BodyTextChar">
    <w:name w:val="Body Text Char"/>
    <w:basedOn w:val="DefaultParagraphFont"/>
    <w:link w:val="BodyText"/>
    <w:semiHidden/>
    <w:rsid w:val="001D3A8C"/>
    <w:rPr>
      <w:rFonts w:ascii="Arial" w:eastAsia="??" w:hAnsi="Arial" w:cs="Arial"/>
      <w:strike/>
      <w:snapToGrid w:val="0"/>
      <w:sz w:val="24"/>
      <w:szCs w:val="24"/>
      <w:lang w:val="en-GB"/>
    </w:rPr>
  </w:style>
  <w:style w:type="paragraph" w:styleId="Bibliography">
    <w:name w:val="Bibliography"/>
    <w:basedOn w:val="Normal"/>
    <w:next w:val="Normal"/>
    <w:uiPriority w:val="37"/>
    <w:unhideWhenUsed/>
    <w:rsid w:val="00DE0AA7"/>
    <w:pPr>
      <w:tabs>
        <w:tab w:val="left" w:pos="504"/>
      </w:tabs>
      <w:spacing w:after="240" w:line="240" w:lineRule="auto"/>
      <w:ind w:left="504" w:hanging="504"/>
    </w:pPr>
  </w:style>
  <w:style w:type="paragraph" w:styleId="ListParagraph">
    <w:name w:val="List Paragraph"/>
    <w:basedOn w:val="Normal"/>
    <w:uiPriority w:val="34"/>
    <w:qFormat/>
    <w:rsid w:val="00D526AB"/>
    <w:pPr>
      <w:ind w:left="720"/>
      <w:contextualSpacing/>
    </w:pPr>
  </w:style>
  <w:style w:type="character" w:styleId="Strong">
    <w:name w:val="Strong"/>
    <w:basedOn w:val="DefaultParagraphFont"/>
    <w:uiPriority w:val="22"/>
    <w:qFormat/>
    <w:rsid w:val="00756F80"/>
    <w:rPr>
      <w:b/>
      <w:bCs/>
    </w:rPr>
  </w:style>
  <w:style w:type="character" w:styleId="Emphasis">
    <w:name w:val="Emphasis"/>
    <w:basedOn w:val="DefaultParagraphFont"/>
    <w:uiPriority w:val="20"/>
    <w:qFormat/>
    <w:rsid w:val="00087582"/>
    <w:rPr>
      <w:i/>
      <w:iCs/>
    </w:rPr>
  </w:style>
  <w:style w:type="character" w:styleId="LineNumber">
    <w:name w:val="line number"/>
    <w:basedOn w:val="DefaultParagraphFont"/>
    <w:uiPriority w:val="99"/>
    <w:semiHidden/>
    <w:unhideWhenUsed/>
    <w:rsid w:val="005923DC"/>
  </w:style>
  <w:style w:type="table" w:styleId="TableGrid">
    <w:name w:val="Table Grid"/>
    <w:basedOn w:val="TableNormal"/>
    <w:uiPriority w:val="39"/>
    <w:rsid w:val="00111ADA"/>
    <w:pPr>
      <w:spacing w:after="0" w:line="240" w:lineRule="auto"/>
    </w:pPr>
    <w:rPr>
      <w:lang w:val="en-GB"/>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BC57C4"/>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43666">
      <w:bodyDiv w:val="1"/>
      <w:marLeft w:val="0"/>
      <w:marRight w:val="0"/>
      <w:marTop w:val="0"/>
      <w:marBottom w:val="0"/>
      <w:divBdr>
        <w:top w:val="none" w:sz="0" w:space="0" w:color="auto"/>
        <w:left w:val="none" w:sz="0" w:space="0" w:color="auto"/>
        <w:bottom w:val="none" w:sz="0" w:space="0" w:color="auto"/>
        <w:right w:val="none" w:sz="0" w:space="0" w:color="auto"/>
      </w:divBdr>
    </w:div>
    <w:div w:id="317150886">
      <w:bodyDiv w:val="1"/>
      <w:marLeft w:val="0"/>
      <w:marRight w:val="0"/>
      <w:marTop w:val="0"/>
      <w:marBottom w:val="0"/>
      <w:divBdr>
        <w:top w:val="none" w:sz="0" w:space="0" w:color="auto"/>
        <w:left w:val="none" w:sz="0" w:space="0" w:color="auto"/>
        <w:bottom w:val="none" w:sz="0" w:space="0" w:color="auto"/>
        <w:right w:val="none" w:sz="0" w:space="0" w:color="auto"/>
      </w:divBdr>
    </w:div>
    <w:div w:id="377095052">
      <w:bodyDiv w:val="1"/>
      <w:marLeft w:val="0"/>
      <w:marRight w:val="0"/>
      <w:marTop w:val="0"/>
      <w:marBottom w:val="0"/>
      <w:divBdr>
        <w:top w:val="none" w:sz="0" w:space="0" w:color="auto"/>
        <w:left w:val="none" w:sz="0" w:space="0" w:color="auto"/>
        <w:bottom w:val="none" w:sz="0" w:space="0" w:color="auto"/>
        <w:right w:val="none" w:sz="0" w:space="0" w:color="auto"/>
      </w:divBdr>
    </w:div>
    <w:div w:id="750737154">
      <w:bodyDiv w:val="1"/>
      <w:marLeft w:val="0"/>
      <w:marRight w:val="0"/>
      <w:marTop w:val="0"/>
      <w:marBottom w:val="0"/>
      <w:divBdr>
        <w:top w:val="none" w:sz="0" w:space="0" w:color="auto"/>
        <w:left w:val="none" w:sz="0" w:space="0" w:color="auto"/>
        <w:bottom w:val="none" w:sz="0" w:space="0" w:color="auto"/>
        <w:right w:val="none" w:sz="0" w:space="0" w:color="auto"/>
      </w:divBdr>
    </w:div>
    <w:div w:id="902527778">
      <w:bodyDiv w:val="1"/>
      <w:marLeft w:val="0"/>
      <w:marRight w:val="0"/>
      <w:marTop w:val="0"/>
      <w:marBottom w:val="0"/>
      <w:divBdr>
        <w:top w:val="none" w:sz="0" w:space="0" w:color="auto"/>
        <w:left w:val="none" w:sz="0" w:space="0" w:color="auto"/>
        <w:bottom w:val="none" w:sz="0" w:space="0" w:color="auto"/>
        <w:right w:val="none" w:sz="0" w:space="0" w:color="auto"/>
      </w:divBdr>
    </w:div>
    <w:div w:id="1107580379">
      <w:bodyDiv w:val="1"/>
      <w:marLeft w:val="0"/>
      <w:marRight w:val="0"/>
      <w:marTop w:val="0"/>
      <w:marBottom w:val="0"/>
      <w:divBdr>
        <w:top w:val="none" w:sz="0" w:space="0" w:color="auto"/>
        <w:left w:val="none" w:sz="0" w:space="0" w:color="auto"/>
        <w:bottom w:val="none" w:sz="0" w:space="0" w:color="auto"/>
        <w:right w:val="none" w:sz="0" w:space="0" w:color="auto"/>
      </w:divBdr>
    </w:div>
    <w:div w:id="1193956327">
      <w:bodyDiv w:val="1"/>
      <w:marLeft w:val="0"/>
      <w:marRight w:val="0"/>
      <w:marTop w:val="0"/>
      <w:marBottom w:val="0"/>
      <w:divBdr>
        <w:top w:val="none" w:sz="0" w:space="0" w:color="auto"/>
        <w:left w:val="none" w:sz="0" w:space="0" w:color="auto"/>
        <w:bottom w:val="none" w:sz="0" w:space="0" w:color="auto"/>
        <w:right w:val="none" w:sz="0" w:space="0" w:color="auto"/>
      </w:divBdr>
    </w:div>
    <w:div w:id="1288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Tel:02079115000" TargetMode="External"/><Relationship Id="rId13" Type="http://schemas.openxmlformats.org/officeDocument/2006/relationships/image" Target="media/image4.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v.b.patel@westminster.ac.uk" TargetMode="External"/><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9.jpeg"/><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9611111111111"/>
          <c:y val="5.9810606060606272E-2"/>
          <c:w val="0.79103888888888896"/>
          <c:h val="0.59422306388916579"/>
        </c:manualLayout>
      </c:layout>
      <c:barChart>
        <c:barDir val="col"/>
        <c:grouping val="clustered"/>
        <c:varyColors val="0"/>
        <c:ser>
          <c:idx val="0"/>
          <c:order val="0"/>
          <c:tx>
            <c:v>TFRC mRNA expression </c:v>
          </c:tx>
          <c:spPr>
            <a:blipFill>
              <a:blip xmlns:r="http://schemas.openxmlformats.org/officeDocument/2006/relationships" r:embed="rId2"/>
              <a:tile tx="0" ty="0" sx="100000" sy="100000" flip="none" algn="tl"/>
            </a:blipFill>
            <a:ln w="25400">
              <a:noFill/>
            </a:ln>
          </c:spPr>
          <c:invertIfNegative val="0"/>
          <c:errBars>
            <c:errBarType val="plus"/>
            <c:errValType val="cust"/>
            <c:noEndCap val="0"/>
            <c:plus>
              <c:numRef>
                <c:f>'WT HepG2  (2)'!$AG$213:$AG$217</c:f>
                <c:numCache>
                  <c:formatCode>General</c:formatCode>
                  <c:ptCount val="5"/>
                  <c:pt idx="0">
                    <c:v>0</c:v>
                  </c:pt>
                  <c:pt idx="1">
                    <c:v>5.5130848102482442E-2</c:v>
                  </c:pt>
                  <c:pt idx="2">
                    <c:v>0.1377192559653227</c:v>
                  </c:pt>
                  <c:pt idx="3">
                    <c:v>0.23072134807287731</c:v>
                  </c:pt>
                  <c:pt idx="4">
                    <c:v>0.21565041801417431</c:v>
                  </c:pt>
                </c:numCache>
              </c:numRef>
            </c:plus>
            <c:minus>
              <c:numRef>
                <c:f>'WT HepG2  (2)'!$AE$213:$AE$217</c:f>
                <c:numCache>
                  <c:formatCode>General</c:formatCode>
                  <c:ptCount val="5"/>
                  <c:pt idx="0">
                    <c:v>1</c:v>
                  </c:pt>
                  <c:pt idx="1">
                    <c:v>0.46396752461914181</c:v>
                  </c:pt>
                  <c:pt idx="2">
                    <c:v>0.5057185484729162</c:v>
                  </c:pt>
                  <c:pt idx="3">
                    <c:v>0.85085965295948429</c:v>
                  </c:pt>
                  <c:pt idx="4">
                    <c:v>0.87601691554245809</c:v>
                  </c:pt>
                </c:numCache>
              </c:numRef>
            </c:minus>
            <c:spPr>
              <a:ln w="1905"/>
            </c:spPr>
          </c:errBars>
          <c:cat>
            <c:strRef>
              <c:f>'WT HepG2  (2)'!$A$170:$A$174</c:f>
              <c:strCache>
                <c:ptCount val="5"/>
                <c:pt idx="0">
                  <c:v>0 g/L</c:v>
                </c:pt>
                <c:pt idx="1">
                  <c:v>1 g/L</c:v>
                </c:pt>
                <c:pt idx="2">
                  <c:v>2 g/L</c:v>
                </c:pt>
                <c:pt idx="3">
                  <c:v>5 g/L</c:v>
                </c:pt>
                <c:pt idx="4">
                  <c:v>8 g/L</c:v>
                </c:pt>
              </c:strCache>
            </c:strRef>
          </c:cat>
          <c:val>
            <c:numRef>
              <c:f>'WT HepG2  (2)'!$AE$213:$AE$216</c:f>
              <c:numCache>
                <c:formatCode>0.0</c:formatCode>
                <c:ptCount val="4"/>
                <c:pt idx="0">
                  <c:v>1</c:v>
                </c:pt>
                <c:pt idx="1">
                  <c:v>0.46396752461914181</c:v>
                </c:pt>
                <c:pt idx="2">
                  <c:v>0.5057185484729162</c:v>
                </c:pt>
                <c:pt idx="3">
                  <c:v>0.85085965295948429</c:v>
                </c:pt>
              </c:numCache>
            </c:numRef>
          </c:val>
          <c:extLst>
            <c:ext xmlns:c16="http://schemas.microsoft.com/office/drawing/2014/chart" uri="{C3380CC4-5D6E-409C-BE32-E72D297353CC}">
              <c16:uniqueId val="{00000000-F21D-4312-B709-D55569D4B0F1}"/>
            </c:ext>
          </c:extLst>
        </c:ser>
        <c:dLbls>
          <c:showLegendKey val="0"/>
          <c:showVal val="0"/>
          <c:showCatName val="0"/>
          <c:showSerName val="0"/>
          <c:showPercent val="0"/>
          <c:showBubbleSize val="0"/>
        </c:dLbls>
        <c:gapWidth val="150"/>
        <c:axId val="393672664"/>
        <c:axId val="393666784"/>
      </c:barChart>
      <c:catAx>
        <c:axId val="393672664"/>
        <c:scaling>
          <c:orientation val="minMax"/>
        </c:scaling>
        <c:delete val="0"/>
        <c:axPos val="b"/>
        <c:title>
          <c:tx>
            <c:rich>
              <a:bodyPr/>
              <a:lstStyle/>
              <a:p>
                <a:pPr>
                  <a:defRPr lang="en-US" sz="900" b="1">
                    <a:latin typeface="Arial" panose="020B0604020202020204" pitchFamily="34" charset="0"/>
                    <a:cs typeface="Arial" panose="020B0604020202020204" pitchFamily="34" charset="0"/>
                  </a:defRPr>
                </a:pPr>
                <a:r>
                  <a:rPr lang="en-GB" sz="900" b="1">
                    <a:latin typeface="Arial" panose="020B0604020202020204" pitchFamily="34" charset="0"/>
                    <a:cs typeface="Arial" panose="020B0604020202020204" pitchFamily="34" charset="0"/>
                  </a:rPr>
                  <a:t>Holo-Tf</a:t>
                </a:r>
                <a:r>
                  <a:rPr lang="en-GB" sz="900" b="1" baseline="0">
                    <a:latin typeface="Arial" panose="020B0604020202020204" pitchFamily="34" charset="0"/>
                    <a:cs typeface="Arial" panose="020B0604020202020204" pitchFamily="34" charset="0"/>
                  </a:rPr>
                  <a:t> treatment to Wt HepG2 cells</a:t>
                </a:r>
                <a:endParaRPr lang="en-GB" sz="900" b="1">
                  <a:latin typeface="Arial" panose="020B0604020202020204" pitchFamily="34" charset="0"/>
                  <a:cs typeface="Arial" panose="020B0604020202020204" pitchFamily="34" charset="0"/>
                </a:endParaRPr>
              </a:p>
            </c:rich>
          </c:tx>
          <c:layout>
            <c:manualLayout>
              <c:xMode val="edge"/>
              <c:yMode val="edge"/>
              <c:x val="0.21738379476758954"/>
              <c:y val="0.84569387687298581"/>
            </c:manualLayout>
          </c:layout>
          <c:overlay val="0"/>
        </c:title>
        <c:numFmt formatCode="General" sourceLinked="1"/>
        <c:majorTickMark val="out"/>
        <c:minorTickMark val="none"/>
        <c:tickLblPos val="nextTo"/>
        <c:spPr>
          <a:ln w="31750">
            <a:solidFill>
              <a:sysClr val="windowText" lastClr="000000">
                <a:shade val="95000"/>
                <a:satMod val="105000"/>
              </a:sysClr>
            </a:solidFill>
          </a:ln>
        </c:spPr>
        <c:txPr>
          <a:bodyPr rot="0" vert="horz"/>
          <a:lstStyle/>
          <a:p>
            <a:pPr>
              <a:defRPr lang="en-US" sz="1000" b="1" i="0" u="none" strike="noStrike" baseline="0">
                <a:solidFill>
                  <a:srgbClr val="000000"/>
                </a:solidFill>
                <a:latin typeface="Arial" pitchFamily="34" charset="0"/>
                <a:ea typeface="Calibri"/>
                <a:cs typeface="Arial" pitchFamily="34" charset="0"/>
              </a:defRPr>
            </a:pPr>
            <a:endParaRPr lang="en-US"/>
          </a:p>
        </c:txPr>
        <c:crossAx val="393666784"/>
        <c:crosses val="autoZero"/>
        <c:auto val="1"/>
        <c:lblAlgn val="ctr"/>
        <c:lblOffset val="100"/>
        <c:tickLblSkip val="1"/>
        <c:tickMarkSkip val="1"/>
        <c:noMultiLvlLbl val="0"/>
      </c:catAx>
      <c:valAx>
        <c:axId val="393666784"/>
        <c:scaling>
          <c:orientation val="minMax"/>
        </c:scaling>
        <c:delete val="0"/>
        <c:axPos val="l"/>
        <c:title>
          <c:tx>
            <c:rich>
              <a:bodyPr rot="-5400000" vert="horz"/>
              <a:lstStyle/>
              <a:p>
                <a:pPr>
                  <a:defRPr lang="en-US" sz="1400" b="1">
                    <a:latin typeface="Arial" pitchFamily="34" charset="0"/>
                    <a:cs typeface="Arial" pitchFamily="34" charset="0"/>
                  </a:defRPr>
                </a:pPr>
                <a:r>
                  <a:rPr lang="en-GB" sz="1400" b="1" i="0" baseline="0">
                    <a:latin typeface="Arial" pitchFamily="34" charset="0"/>
                    <a:cs typeface="Arial" pitchFamily="34" charset="0"/>
                  </a:rPr>
                  <a:t>2</a:t>
                </a:r>
                <a:r>
                  <a:rPr lang="en-GB" sz="1400" b="1" i="0" baseline="30000">
                    <a:latin typeface="Arial" pitchFamily="34" charset="0"/>
                    <a:cs typeface="Arial" pitchFamily="34" charset="0"/>
                  </a:rPr>
                  <a:t> -</a:t>
                </a:r>
                <a:r>
                  <a:rPr lang="el-GR" sz="1400" b="1" i="0" baseline="30000">
                    <a:latin typeface="Arial" pitchFamily="34" charset="0"/>
                    <a:cs typeface="Arial" pitchFamily="34" charset="0"/>
                  </a:rPr>
                  <a:t>ΔΔ</a:t>
                </a:r>
                <a:r>
                  <a:rPr lang="en-GB" sz="1400" b="1" i="0" baseline="30000">
                    <a:latin typeface="Arial" pitchFamily="34" charset="0"/>
                    <a:cs typeface="Arial" pitchFamily="34" charset="0"/>
                  </a:rPr>
                  <a:t>Ct </a:t>
                </a:r>
                <a:endParaRPr lang="en-GB" sz="1400" b="1" i="1" baseline="30000">
                  <a:latin typeface="Arial" pitchFamily="34" charset="0"/>
                  <a:cs typeface="Arial" pitchFamily="34" charset="0"/>
                </a:endParaRPr>
              </a:p>
            </c:rich>
          </c:tx>
          <c:layout>
            <c:manualLayout>
              <c:xMode val="edge"/>
              <c:yMode val="edge"/>
              <c:x val="1.4336917562724014E-2"/>
              <c:y val="0.17484368251436924"/>
            </c:manualLayout>
          </c:layout>
          <c:overlay val="0"/>
        </c:title>
        <c:numFmt formatCode="General" sourceLinked="0"/>
        <c:majorTickMark val="out"/>
        <c:minorTickMark val="none"/>
        <c:tickLblPos val="nextTo"/>
        <c:spPr>
          <a:ln w="31750">
            <a:solidFill>
              <a:sysClr val="windowText" lastClr="000000">
                <a:shade val="95000"/>
                <a:satMod val="105000"/>
              </a:sysClr>
            </a:solidFill>
          </a:ln>
        </c:spPr>
        <c:txPr>
          <a:bodyPr rot="0" vert="horz"/>
          <a:lstStyle/>
          <a:p>
            <a:pPr>
              <a:defRPr lang="en-US" sz="1000" b="1" i="0" u="none" strike="noStrike" baseline="0">
                <a:solidFill>
                  <a:srgbClr val="000000"/>
                </a:solidFill>
                <a:latin typeface="Arial" pitchFamily="34" charset="0"/>
                <a:ea typeface="Calibri"/>
                <a:cs typeface="Arial" pitchFamily="34" charset="0"/>
              </a:defRPr>
            </a:pPr>
            <a:endParaRPr lang="en-US"/>
          </a:p>
        </c:txPr>
        <c:crossAx val="393672664"/>
        <c:crosses val="autoZero"/>
        <c:crossBetween val="between"/>
        <c:majorUnit val="0.5"/>
      </c:valAx>
      <c:spPr>
        <a:solidFill>
          <a:schemeClr val="bg1"/>
        </a:solidFill>
      </c:spPr>
    </c:plotArea>
    <c:legend>
      <c:legendPos val="r"/>
      <c:layout>
        <c:manualLayout>
          <c:xMode val="edge"/>
          <c:yMode val="edge"/>
          <c:x val="0.19193143867769219"/>
          <c:y val="1.2864214757965381E-3"/>
          <c:w val="0.67392468414566453"/>
          <c:h val="0.13438095238095238"/>
        </c:manualLayout>
      </c:layout>
      <c:overlay val="0"/>
      <c:txPr>
        <a:bodyPr/>
        <a:lstStyle/>
        <a:p>
          <a:pPr>
            <a:defRPr lang="en-US" sz="1000" b="1">
              <a:latin typeface="Arial" panose="020B0604020202020204" pitchFamily="34" charset="0"/>
              <a:cs typeface="Arial" panose="020B0604020202020204" pitchFamily="34" charset="0"/>
            </a:defRPr>
          </a:pPr>
          <a:endParaRPr lang="en-US"/>
        </a:p>
      </c:txPr>
    </c:legend>
    <c:plotVisOnly val="1"/>
    <c:dispBlanksAs val="gap"/>
    <c:showDLblsOverMax val="0"/>
  </c:chart>
  <c:spPr>
    <a:solidFill>
      <a:schemeClr val="bg1"/>
    </a:solidFill>
    <a:ln w="38100">
      <a:solidFill>
        <a:sysClr val="windowText" lastClr="000000">
          <a:shade val="95000"/>
          <a:satMod val="105000"/>
        </a:sysClr>
      </a:solidFill>
    </a:ln>
  </c:spPr>
  <c:txPr>
    <a:bodyPr/>
    <a:lstStyle/>
    <a:p>
      <a:pPr>
        <a:defRPr sz="1000" b="0" i="0" u="none" strike="noStrike" baseline="0">
          <a:solidFill>
            <a:srgbClr val="000000"/>
          </a:solidFill>
          <a:latin typeface="Calibri"/>
          <a:ea typeface="Calibri"/>
          <a:cs typeface="Calibri"/>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20277777777777"/>
          <c:y val="9.1966775575594212E-2"/>
          <c:w val="0.75718888888888902"/>
          <c:h val="0.56967589899721804"/>
        </c:manualLayout>
      </c:layout>
      <c:barChart>
        <c:barDir val="col"/>
        <c:grouping val="clustered"/>
        <c:varyColors val="0"/>
        <c:ser>
          <c:idx val="1"/>
          <c:order val="0"/>
          <c:tx>
            <c:v>SLC40A1 mRNA expression </c:v>
          </c:tx>
          <c:spPr>
            <a:solidFill>
              <a:schemeClr val="tx1">
                <a:lumMod val="50000"/>
                <a:lumOff val="50000"/>
              </a:schemeClr>
            </a:solidFill>
          </c:spPr>
          <c:invertIfNegative val="0"/>
          <c:errBars>
            <c:errBarType val="plus"/>
            <c:errValType val="cust"/>
            <c:noEndCap val="0"/>
            <c:plus>
              <c:numRef>
                <c:f>'WT HepG2  (2)'!$I$619:$I$623</c:f>
                <c:numCache>
                  <c:formatCode>General</c:formatCode>
                  <c:ptCount val="5"/>
                  <c:pt idx="0">
                    <c:v>0</c:v>
                  </c:pt>
                  <c:pt idx="1">
                    <c:v>0.23220104709050771</c:v>
                  </c:pt>
                  <c:pt idx="2">
                    <c:v>7.7075836591181904E-2</c:v>
                  </c:pt>
                  <c:pt idx="3">
                    <c:v>5.1518531103144194E-2</c:v>
                  </c:pt>
                  <c:pt idx="4">
                    <c:v>0.10594480920666179</c:v>
                  </c:pt>
                </c:numCache>
              </c:numRef>
            </c:plus>
            <c:minus>
              <c:numRef>
                <c:f>'WT HepG2  (2)'!$J$615</c:f>
                <c:numCache>
                  <c:formatCode>General</c:formatCode>
                  <c:ptCount val="1"/>
                  <c:pt idx="0">
                    <c:v>0.51916666666666456</c:v>
                  </c:pt>
                </c:numCache>
              </c:numRef>
            </c:minus>
            <c:spPr>
              <a:ln w="1905"/>
            </c:spPr>
          </c:errBars>
          <c:cat>
            <c:strRef>
              <c:f>'WT HepG2  (2)'!$A$619:$A$622</c:f>
              <c:strCache>
                <c:ptCount val="4"/>
                <c:pt idx="0">
                  <c:v>0 g/L</c:v>
                </c:pt>
                <c:pt idx="1">
                  <c:v>1 g/L</c:v>
                </c:pt>
                <c:pt idx="2">
                  <c:v>2 g/L</c:v>
                </c:pt>
                <c:pt idx="3">
                  <c:v>5 g/L</c:v>
                </c:pt>
              </c:strCache>
            </c:strRef>
          </c:cat>
          <c:val>
            <c:numRef>
              <c:f>'WT HepG2  (2)'!$F$619:$F$622</c:f>
              <c:numCache>
                <c:formatCode>0.00</c:formatCode>
                <c:ptCount val="4"/>
                <c:pt idx="0">
                  <c:v>1</c:v>
                </c:pt>
                <c:pt idx="1">
                  <c:v>0.57032470280322012</c:v>
                </c:pt>
                <c:pt idx="2">
                  <c:v>0.47995094192525262</c:v>
                </c:pt>
                <c:pt idx="3">
                  <c:v>0.57301763691667362</c:v>
                </c:pt>
              </c:numCache>
            </c:numRef>
          </c:val>
          <c:extLst>
            <c:ext xmlns:c16="http://schemas.microsoft.com/office/drawing/2014/chart" uri="{C3380CC4-5D6E-409C-BE32-E72D297353CC}">
              <c16:uniqueId val="{00000000-B936-4563-AA36-BF86272F0257}"/>
            </c:ext>
          </c:extLst>
        </c:ser>
        <c:dLbls>
          <c:showLegendKey val="0"/>
          <c:showVal val="0"/>
          <c:showCatName val="0"/>
          <c:showSerName val="0"/>
          <c:showPercent val="0"/>
          <c:showBubbleSize val="0"/>
        </c:dLbls>
        <c:gapWidth val="150"/>
        <c:axId val="393669136"/>
        <c:axId val="393666392"/>
      </c:barChart>
      <c:catAx>
        <c:axId val="393669136"/>
        <c:scaling>
          <c:orientation val="minMax"/>
        </c:scaling>
        <c:delete val="0"/>
        <c:axPos val="b"/>
        <c:title>
          <c:tx>
            <c:rich>
              <a:bodyPr/>
              <a:lstStyle/>
              <a:p>
                <a:pPr>
                  <a:defRPr sz="900" b="1">
                    <a:latin typeface="Arial" panose="020B0604020202020204" pitchFamily="34" charset="0"/>
                    <a:cs typeface="Arial" panose="020B0604020202020204" pitchFamily="34" charset="0"/>
                  </a:defRPr>
                </a:pPr>
                <a:r>
                  <a:rPr lang="en-GB" sz="900" b="1">
                    <a:latin typeface="Arial" panose="020B0604020202020204" pitchFamily="34" charset="0"/>
                    <a:cs typeface="Arial" panose="020B0604020202020204" pitchFamily="34" charset="0"/>
                  </a:rPr>
                  <a:t>Holo-Tf treatment to Wt HepG2 cells  </a:t>
                </a:r>
              </a:p>
            </c:rich>
          </c:tx>
          <c:layout>
            <c:manualLayout>
              <c:xMode val="edge"/>
              <c:yMode val="edge"/>
              <c:x val="0.21020288632301731"/>
              <c:y val="0.85338376603304478"/>
            </c:manualLayout>
          </c:layout>
          <c:overlay val="0"/>
        </c:title>
        <c:numFmt formatCode="General" sourceLinked="1"/>
        <c:majorTickMark val="out"/>
        <c:minorTickMark val="none"/>
        <c:tickLblPos val="nextTo"/>
        <c:spPr>
          <a:ln w="31750">
            <a:solidFill>
              <a:sysClr val="windowText" lastClr="000000">
                <a:shade val="95000"/>
                <a:satMod val="105000"/>
              </a:sysClr>
            </a:solidFill>
          </a:ln>
        </c:spPr>
        <c:txPr>
          <a:bodyPr rot="0" vert="horz"/>
          <a:lstStyle/>
          <a:p>
            <a:pPr>
              <a:defRPr sz="1000" b="1">
                <a:latin typeface="Arial" pitchFamily="34" charset="0"/>
                <a:cs typeface="Arial" pitchFamily="34" charset="0"/>
              </a:defRPr>
            </a:pPr>
            <a:endParaRPr lang="en-US"/>
          </a:p>
        </c:txPr>
        <c:crossAx val="393666392"/>
        <c:crosses val="autoZero"/>
        <c:auto val="1"/>
        <c:lblAlgn val="ctr"/>
        <c:lblOffset val="100"/>
        <c:tickLblSkip val="1"/>
        <c:tickMarkSkip val="1"/>
        <c:noMultiLvlLbl val="0"/>
      </c:catAx>
      <c:valAx>
        <c:axId val="393666392"/>
        <c:scaling>
          <c:orientation val="minMax"/>
        </c:scaling>
        <c:delete val="0"/>
        <c:axPos val="l"/>
        <c:title>
          <c:tx>
            <c:rich>
              <a:bodyPr rot="-5400000" vert="horz"/>
              <a:lstStyle/>
              <a:p>
                <a:pPr>
                  <a:defRPr sz="1400" b="1">
                    <a:latin typeface="Arial" panose="020B0604020202020204" pitchFamily="34" charset="0"/>
                    <a:cs typeface="Arial" panose="020B0604020202020204" pitchFamily="34" charset="0"/>
                  </a:defRPr>
                </a:pPr>
                <a:r>
                  <a:rPr lang="en-GB" sz="1400" b="1">
                    <a:latin typeface="Arial" panose="020B0604020202020204" pitchFamily="34" charset="0"/>
                    <a:cs typeface="Arial" panose="020B0604020202020204" pitchFamily="34" charset="0"/>
                  </a:rPr>
                  <a:t>2 </a:t>
                </a:r>
                <a:r>
                  <a:rPr lang="en-GB" sz="1400" b="1" baseline="30000">
                    <a:latin typeface="Arial" panose="020B0604020202020204" pitchFamily="34" charset="0"/>
                    <a:cs typeface="Arial" panose="020B0604020202020204" pitchFamily="34" charset="0"/>
                  </a:rPr>
                  <a:t>-</a:t>
                </a:r>
                <a:r>
                  <a:rPr lang="el-GR" sz="1400" b="1" baseline="30000">
                    <a:latin typeface="Arial" panose="020B0604020202020204" pitchFamily="34" charset="0"/>
                    <a:cs typeface="Arial" panose="020B0604020202020204" pitchFamily="34" charset="0"/>
                  </a:rPr>
                  <a:t>ΔΔ</a:t>
                </a:r>
                <a:r>
                  <a:rPr lang="en-GB" sz="1400" b="1" baseline="30000">
                    <a:latin typeface="Arial" panose="020B0604020202020204" pitchFamily="34" charset="0"/>
                    <a:cs typeface="Arial" panose="020B0604020202020204" pitchFamily="34" charset="0"/>
                  </a:rPr>
                  <a:t>Ct </a:t>
                </a:r>
              </a:p>
            </c:rich>
          </c:tx>
          <c:layout>
            <c:manualLayout>
              <c:xMode val="edge"/>
              <c:yMode val="edge"/>
              <c:x val="4.7835446065534557E-3"/>
              <c:y val="0.19766272356521078"/>
            </c:manualLayout>
          </c:layout>
          <c:overlay val="0"/>
        </c:title>
        <c:numFmt formatCode="General" sourceLinked="0"/>
        <c:majorTickMark val="out"/>
        <c:minorTickMark val="none"/>
        <c:tickLblPos val="nextTo"/>
        <c:spPr>
          <a:ln w="31750">
            <a:solidFill>
              <a:sysClr val="windowText" lastClr="000000">
                <a:shade val="95000"/>
                <a:satMod val="105000"/>
              </a:sysClr>
            </a:solidFill>
          </a:ln>
        </c:spPr>
        <c:txPr>
          <a:bodyPr rot="0" vert="horz"/>
          <a:lstStyle/>
          <a:p>
            <a:pPr>
              <a:defRPr sz="1000" b="1">
                <a:latin typeface="Arial" pitchFamily="34" charset="0"/>
                <a:cs typeface="Arial" pitchFamily="34" charset="0"/>
              </a:defRPr>
            </a:pPr>
            <a:endParaRPr lang="en-US"/>
          </a:p>
        </c:txPr>
        <c:crossAx val="393669136"/>
        <c:crosses val="autoZero"/>
        <c:crossBetween val="between"/>
        <c:majorUnit val="0.5"/>
      </c:valAx>
    </c:plotArea>
    <c:legend>
      <c:legendPos val="r"/>
      <c:layout>
        <c:manualLayout>
          <c:xMode val="edge"/>
          <c:yMode val="edge"/>
          <c:x val="0.2060152131784771"/>
          <c:y val="1.2792929292929323E-3"/>
          <c:w val="0.69387838120330636"/>
          <c:h val="0.17847817460317461"/>
        </c:manualLayout>
      </c:layout>
      <c:overlay val="0"/>
      <c:txPr>
        <a:bodyPr/>
        <a:lstStyle/>
        <a:p>
          <a:pPr>
            <a:defRPr sz="1000" b="1">
              <a:latin typeface="Arial" panose="020B0604020202020204" pitchFamily="34" charset="0"/>
              <a:cs typeface="Arial" panose="020B0604020202020204" pitchFamily="34" charset="0"/>
            </a:defRPr>
          </a:pPr>
          <a:endParaRPr lang="en-US"/>
        </a:p>
      </c:txPr>
    </c:legend>
    <c:plotVisOnly val="1"/>
    <c:dispBlanksAs val="gap"/>
    <c:showDLblsOverMax val="0"/>
  </c:chart>
  <c:spPr>
    <a:ln w="38100">
      <a:solidFill>
        <a:sysClr val="windowText" lastClr="000000">
          <a:shade val="95000"/>
          <a:satMod val="105000"/>
        </a:sysClr>
      </a:solidFill>
    </a:ln>
  </c:spPr>
  <c:txPr>
    <a:bodyPr/>
    <a:lstStyle/>
    <a:p>
      <a:pPr>
        <a:defRPr sz="8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0F39D3-0952-4014-976A-E6A54874F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9</Pages>
  <Words>21400</Words>
  <Characters>121980</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mehta</dc:creator>
  <cp:lastModifiedBy>Kosha Mehta</cp:lastModifiedBy>
  <cp:revision>110</cp:revision>
  <cp:lastPrinted>2016-12-24T08:46:00Z</cp:lastPrinted>
  <dcterms:created xsi:type="dcterms:W3CDTF">2017-06-19T14:43:00Z</dcterms:created>
  <dcterms:modified xsi:type="dcterms:W3CDTF">2018-10-0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tlF1Yn3"/&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